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81311D" w14:textId="58E58558" w:rsidR="001C6BEB" w:rsidRDefault="0070303B" w:rsidP="0070303B">
      <w:pPr>
        <w:spacing w:line="480" w:lineRule="auto"/>
        <w:rPr>
          <w:rFonts w:ascii="Times New Roman" w:hAnsi="Times New Roman" w:cs="Times New Roman"/>
        </w:rPr>
      </w:pPr>
      <w:r w:rsidRPr="0070303B">
        <w:rPr>
          <w:rFonts w:ascii="Times New Roman" w:hAnsi="Times New Roman" w:cs="Times New Roman"/>
        </w:rPr>
        <w:t xml:space="preserve">Our experiment highlights the profound impact of recurring HWs on the resilience of aquatic communities. Our findings align with the growing body of literature reporting the detrimental effects of HWs on aquatic ecosystems </w:t>
      </w:r>
      <w:r w:rsidRPr="0070303B">
        <w:rPr>
          <w:rFonts w:ascii="Times New Roman" w:hAnsi="Times New Roman" w:cs="Times New Roman"/>
        </w:rPr>
        <w:fldChar w:fldCharType="begin"/>
      </w:r>
      <w:r w:rsidRPr="0070303B">
        <w:rPr>
          <w:rFonts w:ascii="Times New Roman" w:hAnsi="Times New Roman" w:cs="Times New Roman"/>
        </w:rPr>
        <w:instrText xml:space="preserve"> ADDIN ZOTERO_ITEM CSL_CITATION {"citationID":"BF2zFmBs","properties":{"formattedCitation":"(Hermann {\\i{}et al.} 2023, 2024; Polazzo {\\i{}et al.} 2022; Ross {\\i{}et al.} 2021)","plainCitation":"(Hermann et al. 2023, 2024; Polazzo et al. 2022; Ross et al. 2021)","noteIndex":0},"citationItems":[{"id":1865,"uris":["http://zotero.org/users/10426170/items/HDIQISPY"],"itemData":{"id":1865,"type":"article-journal","abstract":"Climate impacts of elevated temperatures and more severe and frequent weather extremes like heatwaves are globally becoming discernible on nature. While a mechanistic understanding is pivotal for ecosystem management, stressors like pesticides may interact with warming, leading to unpredictable effects on freshwater ecosystems. These multiple stressor studies are scarce and experimental designs often lack environmental realism. To investigate the multiple stressor effects, we conducted a microcosm experiment for 48 days comprising benthic macroinvertebrates, zooplankton, phytoplankton, macrophytes, and microbes. The fungicide carbendazim (100 μg/L) was investigated combined with temperature scenarios representing elevated temperatures (+4 °C) or heatwaves (+0 to +8 °C), both applied with similar energy input on a daily fluctuating ambient temperature (18 °C ± 1.5 °C), which served as control. Measurements showed the highest carbendazim dissipation in water under heatwaves followed by elevated and ambient temperatures. Average carbendazim concentrations were about 50% in water and 16% in sediment of the nominal concentration. In both heated cosms, zooplankton community dynamics revealed an unexpected shift from Rotifera to Cladocera and Copepoda nauplii, indicating variations in their thermal sensitivity, tolerance and resilience. Notably, warming and heatwaves shaped community responses similarly, suggesting heat intensity rather than distribution patterns determined the community structure. Heatwaves led to significant early and longer-lasting adverse effects that were exacerbated over time with Cladocera and Copepoda being most sensitive likely due to significant carbendazim interactions. Finally, a structural equation model demonstrated significant relationships between zooplankton and macrophytes and significantly negative carbendazim effects on zooplankton, whereas positive on macroinvertebrate abundances. The relationship between macroinvertebrate feeding and abundance was masked by significantly temperature-affected microbial leaf litter decomposition. Despite the thermal tolerance of zooplankton communities, our study highlights an increased pesticide threat under temperature extremes. More intense heatwaves are thus likely to cause significant alterations in community assemblages which will adversely affect ecosystem's processes and functions.","container-title":"Environmental Pollution","DOI":"10.1016/j.envpol.2023.121498","ISSN":"0269-7491","journalAbbreviation":"Environmental Pollution","language":"en","page":"121498","source":"ScienceDirect","title":"Heatwaves, elevated temperatures, and a pesticide cause interactive effects on multi-trophic levels of a freshwater ecosystem","volume":"327","author":[{"family":"Hermann","given":"Markus"},{"family":"Peeters","given":"Edwin T. H. M."},{"family":"Van den Brink","given":"Paul J."}],"issued":{"date-parts":[["2023",6,15]]}}},{"id":2654,"uris":["http://zotero.org/users/10426170/items/7LFIZCI2"],"itemData":{"id":2654,"type":"article-journal","abstract":"Ongoing global climate change will shift nature towards Anthropocene's unprecedented conditions by increasing average temperatures and the frequency and severity of extreme events, such as heatwaves. While such climatic changes pose an increased threat for freshwater ecosystems, other stressors like pesticides may interact with warming and lead to unpredictable effects. Studies that examine the underpinned mechanisms of multiple stressor effects are scarce and often lack environmental realism. Here, we conducted a multiple stressors experiment using outdoor freshwater mesocosms with natural assemblages of macroinvertebrates, zooplankton, phytoplankton, macrophytes, and microbes. The effects of the neonicotinoid insecticide imidacloprid (1 µg/L) were investigated in combination with three temperature scenarios representing ambient, elevated temperatures (+4 °C), and heatwaves (+0 to 8 °C), the latter two having similar energy input. We found similar imidacloprid dissipation patterns for all temperature treatments with lowest average dissipation half-lives under both warming scenarios (DT50: 3 days) and highest under ambient temperatures (DT50: 4 days) throughout the experiment. Amongst all communities, only the zooplankton community was significantly affected by the combined treatments. This community demonstrated low chemical sensitivity with lagged and significant negative imidacloprid effects only for cyclopoids. Heatwaves caused early and long-lasting significant effects on the zooplankton community as compared to elevated temperatures, with Polyarthra, Daphnia longispina, Lecanidae, and cyclopoids being the most negatively affected taxa, whereas Ceriodaphnia and nauplii showed positive responses to temperature. Community recovery from imidacloprid stress was slower under heatwaves, suggesting temperature-enhanced toxicity. Finally, microbial and macrofauna litter degradation were significantly enhanced by temperature, whereas the latter was also negatively affected by imidacloprid. A structural equation model depicted cascading food web effects of both stressors with stronger relationships and significant negative stressor effects at higher than at lower trophic levels. Our study highlights the threat of a series of heatwaves compared to elevated temperatures for imidacloprid-stressed freshwaters.","container-title":"Water Research","DOI":"10.1016/j.watres.2024.121903","ISSN":"0043-1354","journalAbbreviation":"Water Research","page":"121903","source":"ScienceDirect","title":"Combined stress of an insecticide and heatwaves or elevated temperature induce community and food web effects in a Mediterranean freshwater ecosystem","volume":"260","author":[{"family":"Hermann","given":"Markus"},{"family":"Polazzo","given":"Francesco"},{"family":"Cherta","given":"Laura"},{"family":"Crettaz-Minaglia","given":"Melina"},{"family":"García-Astillero","given":"Ariadna"},{"family":"Peeters","given":"Edwin T. H. M."},{"family":"Rico","given":"Andreu"},{"family":"Van den Brink","given":"Paul J."}],"issued":{"date-parts":[["2024",8,15]]}}},{"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id":31,"uris":["http://zotero.org/users/10426170/items/7L3INQI5"],"itemData":{"id":31,"type":"article-journal","container-title":"Global Change Biology","DOI":"10.1111/gcb.15956","ISSN":"1354-1013","issue":"October","page":"1-14","title":"Predators mitigate the destabilising effects of heatwaves on multitrophic stream communities","author":[{"family":"Ross","given":"Samuel R. P.‐J."},{"family":"García Molinos","given":"Jorge"},{"family":"Okuda","given":"Atsushi"},{"family":"Johnstone","given":"Jackson"},{"family":"Atsumi","given":"Keisuke"},{"family":"Futamura","given":"Ryo"},{"family":"Williams","given":"Maureen A."},{"family":"Matsuoka","given":"Yuichi"},{"family":"Uchida","given":"Jiro"},{"family":"Kumikawa","given":"Shoji"},{"family":"Sugiyama","given":"Hiroshi"},{"family":"Kishida","given":"Osamu"},{"family":"Donohue","given":"Ian"}],"issued":{"date-parts":[["2021"]]}}}],"schema":"https://github.com/citation-style-language/schema/raw/master/csl-citation.json"} </w:instrText>
      </w:r>
      <w:r w:rsidRPr="0070303B">
        <w:rPr>
          <w:rFonts w:ascii="Times New Roman" w:hAnsi="Times New Roman" w:cs="Times New Roman"/>
        </w:rPr>
        <w:fldChar w:fldCharType="separate"/>
      </w:r>
      <w:r w:rsidRPr="0070303B">
        <w:rPr>
          <w:rFonts w:ascii="Times New Roman" w:hAnsi="Times New Roman" w:cs="Times New Roman"/>
        </w:rPr>
        <w:t xml:space="preserve">(Hermann </w:t>
      </w:r>
      <w:r w:rsidRPr="0070303B">
        <w:rPr>
          <w:rFonts w:ascii="Times New Roman" w:hAnsi="Times New Roman" w:cs="Times New Roman"/>
          <w:i/>
          <w:iCs/>
        </w:rPr>
        <w:t>et al.</w:t>
      </w:r>
      <w:r w:rsidRPr="0070303B">
        <w:rPr>
          <w:rFonts w:ascii="Times New Roman" w:hAnsi="Times New Roman" w:cs="Times New Roman"/>
        </w:rPr>
        <w:t xml:space="preserve"> 2023, 2024; Polazzo </w:t>
      </w:r>
      <w:r w:rsidRPr="0070303B">
        <w:rPr>
          <w:rFonts w:ascii="Times New Roman" w:hAnsi="Times New Roman" w:cs="Times New Roman"/>
          <w:i/>
          <w:iCs/>
        </w:rPr>
        <w:t>et al.</w:t>
      </w:r>
      <w:r w:rsidRPr="0070303B">
        <w:rPr>
          <w:rFonts w:ascii="Times New Roman" w:hAnsi="Times New Roman" w:cs="Times New Roman"/>
        </w:rPr>
        <w:t xml:space="preserve"> 2022; Ross </w:t>
      </w:r>
      <w:r w:rsidRPr="0070303B">
        <w:rPr>
          <w:rFonts w:ascii="Times New Roman" w:hAnsi="Times New Roman" w:cs="Times New Roman"/>
          <w:i/>
          <w:iCs/>
        </w:rPr>
        <w:t>et al.</w:t>
      </w:r>
      <w:r w:rsidRPr="0070303B">
        <w:rPr>
          <w:rFonts w:ascii="Times New Roman" w:hAnsi="Times New Roman" w:cs="Times New Roman"/>
        </w:rPr>
        <w:t xml:space="preserve"> 2021)</w:t>
      </w:r>
      <w:r w:rsidRPr="0070303B">
        <w:rPr>
          <w:rFonts w:ascii="Times New Roman" w:hAnsi="Times New Roman" w:cs="Times New Roman"/>
        </w:rPr>
        <w:fldChar w:fldCharType="end"/>
      </w:r>
      <w:r w:rsidRPr="0070303B">
        <w:rPr>
          <w:rFonts w:ascii="Times New Roman" w:hAnsi="Times New Roman" w:cs="Times New Roman"/>
        </w:rPr>
        <w:t>. Critically, we show that a series of three, repeated HWs can erode the resilience of phytoplankton communities in freshwater ecosystems</w:t>
      </w:r>
      <w:r w:rsidR="005C68F0">
        <w:rPr>
          <w:rFonts w:ascii="Times New Roman" w:hAnsi="Times New Roman" w:cs="Times New Roman"/>
        </w:rPr>
        <w:t>.</w:t>
      </w:r>
    </w:p>
    <w:p w14:paraId="680DC61B" w14:textId="39853DFC" w:rsidR="0070303B" w:rsidRDefault="0070303B" w:rsidP="0070303B">
      <w:pPr>
        <w:spacing w:line="480" w:lineRule="auto"/>
        <w:rPr>
          <w:rFonts w:ascii="Times New Roman" w:hAnsi="Times New Roman" w:cs="Times New Roman"/>
        </w:rPr>
      </w:pPr>
      <w:r>
        <w:rPr>
          <w:rFonts w:ascii="Times New Roman" w:hAnsi="Times New Roman" w:cs="Times New Roman"/>
        </w:rPr>
        <w:tab/>
      </w:r>
      <w:r w:rsidR="00E603EC" w:rsidRPr="00E603EC">
        <w:rPr>
          <w:rFonts w:ascii="Times New Roman" w:hAnsi="Times New Roman" w:cs="Times New Roman"/>
        </w:rPr>
        <w:t xml:space="preserve">The observed trends in dissolved oxygen (DO) levels suggest a pattern of critical slowing down, indicated by the gradual reduction in recovery </w:t>
      </w:r>
      <w:r w:rsidR="00E603EC">
        <w:rPr>
          <w:rFonts w:ascii="Times New Roman" w:hAnsi="Times New Roman" w:cs="Times New Roman"/>
        </w:rPr>
        <w:t>trajectory</w:t>
      </w:r>
      <w:r w:rsidR="00E603EC" w:rsidRPr="00E603EC">
        <w:rPr>
          <w:rFonts w:ascii="Times New Roman" w:hAnsi="Times New Roman" w:cs="Times New Roman"/>
        </w:rPr>
        <w:t xml:space="preserve"> with repeated disturbances that</w:t>
      </w:r>
      <w:r w:rsidR="00E603EC">
        <w:rPr>
          <w:rFonts w:ascii="Times New Roman" w:hAnsi="Times New Roman" w:cs="Times New Roman"/>
        </w:rPr>
        <w:t xml:space="preserve"> eventually</w:t>
      </w:r>
      <w:r w:rsidR="00E603EC" w:rsidRPr="00E603EC">
        <w:rPr>
          <w:rFonts w:ascii="Times New Roman" w:hAnsi="Times New Roman" w:cs="Times New Roman"/>
        </w:rPr>
        <w:t xml:space="preserve"> determined a</w:t>
      </w:r>
      <w:r w:rsidR="005C68F0">
        <w:rPr>
          <w:rFonts w:ascii="Times New Roman" w:hAnsi="Times New Roman" w:cs="Times New Roman"/>
        </w:rPr>
        <w:t xml:space="preserve">n </w:t>
      </w:r>
      <w:r w:rsidR="00E603EC" w:rsidRPr="00E603EC">
        <w:rPr>
          <w:rFonts w:ascii="Times New Roman" w:hAnsi="Times New Roman" w:cs="Times New Roman"/>
        </w:rPr>
        <w:t>erosion of resilience (</w:t>
      </w:r>
      <w:proofErr w:type="spellStart"/>
      <w:r w:rsidR="00E603EC" w:rsidRPr="00E603EC">
        <w:rPr>
          <w:rFonts w:ascii="Times New Roman" w:hAnsi="Times New Roman" w:cs="Times New Roman"/>
        </w:rPr>
        <w:t>Veraart</w:t>
      </w:r>
      <w:proofErr w:type="spellEnd"/>
      <w:r w:rsidR="00E603EC" w:rsidRPr="00E603EC">
        <w:rPr>
          <w:rFonts w:ascii="Times New Roman" w:hAnsi="Times New Roman" w:cs="Times New Roman"/>
        </w:rPr>
        <w:t xml:space="preserve"> et al. 2012)</w:t>
      </w:r>
      <w:r w:rsidR="00E603EC">
        <w:rPr>
          <w:rFonts w:ascii="Times New Roman" w:hAnsi="Times New Roman" w:cs="Times New Roman"/>
        </w:rPr>
        <w:t xml:space="preserve">. </w:t>
      </w:r>
      <w:r w:rsidR="00EA4253">
        <w:rPr>
          <w:rFonts w:ascii="Times New Roman" w:hAnsi="Times New Roman" w:cs="Times New Roman"/>
        </w:rPr>
        <w:t>It should be noted</w:t>
      </w:r>
      <w:r w:rsidR="00E603EC">
        <w:rPr>
          <w:rFonts w:ascii="Times New Roman" w:hAnsi="Times New Roman" w:cs="Times New Roman"/>
        </w:rPr>
        <w:t xml:space="preserve"> that the positive value of resilience after the second HW, was only determined by the high DO concertation on day 10, which resulted in a positive resilience value as DO concentration on day 24 at the same level as in the control mesocosm, but we overall observed a </w:t>
      </w:r>
      <w:r w:rsidR="00685E62">
        <w:rPr>
          <w:rFonts w:ascii="Times New Roman" w:hAnsi="Times New Roman" w:cs="Times New Roman"/>
        </w:rPr>
        <w:t xml:space="preserve">gradual decline in DO after each HW (Fig. 2a). </w:t>
      </w:r>
    </w:p>
    <w:p w14:paraId="769E5867" w14:textId="4C0E3020" w:rsidR="00685E62" w:rsidRPr="004E4BA6" w:rsidRDefault="00685E62" w:rsidP="0070303B">
      <w:pPr>
        <w:spacing w:line="480" w:lineRule="auto"/>
        <w:rPr>
          <w:rFonts w:ascii="Times New Roman" w:hAnsi="Times New Roman" w:cs="Times New Roman"/>
        </w:rPr>
      </w:pPr>
      <w:r>
        <w:rPr>
          <w:rFonts w:ascii="Times New Roman" w:hAnsi="Times New Roman" w:cs="Times New Roman"/>
        </w:rPr>
        <w:tab/>
        <w:t xml:space="preserve">Chlorophyll – </w:t>
      </w:r>
      <w:r w:rsidRPr="00685E62">
        <w:rPr>
          <w:rFonts w:ascii="Times New Roman" w:hAnsi="Times New Roman" w:cs="Times New Roman"/>
          <w:i/>
          <w:iCs/>
        </w:rPr>
        <w:t>a</w:t>
      </w:r>
      <w:r>
        <w:rPr>
          <w:rFonts w:ascii="Times New Roman" w:hAnsi="Times New Roman" w:cs="Times New Roman"/>
        </w:rPr>
        <w:t xml:space="preserve">, on the other hand, showed a decline in </w:t>
      </w:r>
      <w:r w:rsidR="005C68F0">
        <w:rPr>
          <w:rFonts w:ascii="Times New Roman" w:hAnsi="Times New Roman" w:cs="Times New Roman"/>
        </w:rPr>
        <w:t>concentration</w:t>
      </w:r>
      <w:r>
        <w:rPr>
          <w:rFonts w:ascii="Times New Roman" w:hAnsi="Times New Roman" w:cs="Times New Roman"/>
        </w:rPr>
        <w:t xml:space="preserve">, as well as in resilience after each HW. The steady decline in resilience after every HW event, suggests an impaired recovery potential for </w:t>
      </w:r>
      <w:r w:rsidR="004E4BA6">
        <w:rPr>
          <w:rFonts w:ascii="Times New Roman" w:hAnsi="Times New Roman" w:cs="Times New Roman"/>
        </w:rPr>
        <w:t>c</w:t>
      </w:r>
      <w:r>
        <w:rPr>
          <w:rFonts w:ascii="Times New Roman" w:hAnsi="Times New Roman" w:cs="Times New Roman"/>
        </w:rPr>
        <w:t xml:space="preserve">hlorophyll – </w:t>
      </w:r>
      <w:r w:rsidRPr="00685E62">
        <w:rPr>
          <w:rFonts w:ascii="Times New Roman" w:hAnsi="Times New Roman" w:cs="Times New Roman"/>
          <w:i/>
          <w:iCs/>
        </w:rPr>
        <w:t>a</w:t>
      </w:r>
      <w:r>
        <w:rPr>
          <w:rFonts w:ascii="Times New Roman" w:hAnsi="Times New Roman" w:cs="Times New Roman"/>
          <w:i/>
          <w:iCs/>
        </w:rPr>
        <w:t xml:space="preserve">, </w:t>
      </w:r>
      <w:r>
        <w:rPr>
          <w:rFonts w:ascii="Times New Roman" w:hAnsi="Times New Roman" w:cs="Times New Roman"/>
        </w:rPr>
        <w:t xml:space="preserve">and thus aligns with the critical slowing down hypothesis. </w:t>
      </w:r>
      <w:r w:rsidR="004E4BA6">
        <w:rPr>
          <w:rFonts w:ascii="Times New Roman" w:hAnsi="Times New Roman" w:cs="Times New Roman"/>
        </w:rPr>
        <w:t xml:space="preserve">A recent experiment found that chlorophyll – </w:t>
      </w:r>
      <w:r w:rsidR="004E4BA6" w:rsidRPr="004E4BA6">
        <w:rPr>
          <w:rFonts w:ascii="Times New Roman" w:hAnsi="Times New Roman" w:cs="Times New Roman"/>
          <w:i/>
          <w:iCs/>
        </w:rPr>
        <w:t>a</w:t>
      </w:r>
      <w:r w:rsidR="004E4BA6">
        <w:rPr>
          <w:rFonts w:ascii="Times New Roman" w:hAnsi="Times New Roman" w:cs="Times New Roman"/>
          <w:i/>
          <w:iCs/>
        </w:rPr>
        <w:t xml:space="preserve"> </w:t>
      </w:r>
      <w:r w:rsidR="004E4BA6">
        <w:rPr>
          <w:rFonts w:ascii="Times New Roman" w:hAnsi="Times New Roman" w:cs="Times New Roman"/>
        </w:rPr>
        <w:t xml:space="preserve">was actually increased by a first HW, but then returned to control level after a second HW </w:t>
      </w:r>
      <w:r w:rsidR="004E4BA6">
        <w:rPr>
          <w:rFonts w:ascii="Times New Roman" w:hAnsi="Times New Roman" w:cs="Times New Roman"/>
        </w:rPr>
        <w:fldChar w:fldCharType="begin"/>
      </w:r>
      <w:r w:rsidR="004E4BA6">
        <w:rPr>
          <w:rFonts w:ascii="Times New Roman" w:hAnsi="Times New Roman" w:cs="Times New Roman"/>
        </w:rPr>
        <w:instrText xml:space="preserve"> ADDIN ZOTERO_ITEM CSL_CITATION {"citationID":"V25IOJ7L","properties":{"formattedCitation":"(Hu\\uc0\\u7923{}nh {\\i{}et al.} 2024)","plainCitation":"(Huỳnh et al. 2024)","noteIndex":0},"citationItems":[{"id":2799,"uris":["http://zotero.org/users/10426170/items/CPCT825S"],"itemData":{"id":2799,"type":"article-journal","abstract":"Freshwater ecosystems are increasingly affected by rising annual mean temperatures and heatwaves. While heatwaves are expected to have more immediate effects than mean temperature increases on local communities, comparative experimental studies are largely lacking. We conducted a 1-month mesocosm experiment to test the effect of different warming treatments, constantly raised temperatures (+3°C) and recurring heatwaves (+6°C), on plankton communities. We specifically tested how shifts in zooplankton trait composition and functional groups are reflected in ecosystem function (top-down control on primary producers). We found that heatwaves had a stronger and more immediate effect on zooplankton trait composition (specifically on body length and body mass) and functional groups. Heatwaves led to the decrease of small-bodied grazers (i.e., Rotifera) and the dominance of larger omnivorous Copepoda, and these shifts resulted in weaker top-down control, leading to elevated phytoplankton biomass. Altogether, our results highlight the importance of the indirect effects of heatwaves via inducing shifts in zooplankton functional groups and trait composition, which may lead to algal blooms.","container-title":"Ecology and Evolution","DOI":"10.1002/ece3.70096","ISSN":"2045-7758","issue":"8","language":"en","license":"© 2024 The Author(s). Ecology and Evolution published by John Wiley &amp; Sons Ltd.","note":"_eprint: https://onlinelibrary.wiley.com/doi/pdf/10.1002/ece3.70096","page":"e70096","source":"Wiley Online Library","title":"Heatwave-induced functional shifts in zooplankton communities result in weaker top-down control on phytoplankton","volume":"14","author":[{"family":"Huỳnh","given":"Thu-Hương"},{"family":"Horváth","given":"Zsófia"},{"family":"Pálffy","given":"Károly"},{"family":"Kardos","given":"Vivien"},{"family":"Szabó","given":"Beáta"},{"family":"Dobosy","given":"Péter"},{"family":"Vad","given":"Csaba F."}],"issued":{"date-parts":[["2024"]]}}}],"schema":"https://github.com/citation-style-language/schema/raw/master/csl-citation.json"} </w:instrText>
      </w:r>
      <w:r w:rsidR="004E4BA6">
        <w:rPr>
          <w:rFonts w:ascii="Times New Roman" w:hAnsi="Times New Roman" w:cs="Times New Roman"/>
        </w:rPr>
        <w:fldChar w:fldCharType="separate"/>
      </w:r>
      <w:r w:rsidR="004E4BA6" w:rsidRPr="004E4BA6">
        <w:rPr>
          <w:rFonts w:ascii="Times New Roman" w:hAnsi="Times New Roman" w:cs="Times New Roman"/>
          <w:kern w:val="0"/>
        </w:rPr>
        <w:t>(</w:t>
      </w:r>
      <w:proofErr w:type="spellStart"/>
      <w:r w:rsidR="004E4BA6" w:rsidRPr="004E4BA6">
        <w:rPr>
          <w:rFonts w:ascii="Times New Roman" w:hAnsi="Times New Roman" w:cs="Times New Roman"/>
          <w:kern w:val="0"/>
        </w:rPr>
        <w:t>Huỳnh</w:t>
      </w:r>
      <w:proofErr w:type="spellEnd"/>
      <w:r w:rsidR="004E4BA6" w:rsidRPr="004E4BA6">
        <w:rPr>
          <w:rFonts w:ascii="Times New Roman" w:hAnsi="Times New Roman" w:cs="Times New Roman"/>
          <w:kern w:val="0"/>
        </w:rPr>
        <w:t xml:space="preserve"> </w:t>
      </w:r>
      <w:r w:rsidR="004E4BA6" w:rsidRPr="004E4BA6">
        <w:rPr>
          <w:rFonts w:ascii="Times New Roman" w:hAnsi="Times New Roman" w:cs="Times New Roman"/>
          <w:i/>
          <w:iCs/>
          <w:kern w:val="0"/>
        </w:rPr>
        <w:t>et al.</w:t>
      </w:r>
      <w:r w:rsidR="004E4BA6" w:rsidRPr="004E4BA6">
        <w:rPr>
          <w:rFonts w:ascii="Times New Roman" w:hAnsi="Times New Roman" w:cs="Times New Roman"/>
          <w:kern w:val="0"/>
        </w:rPr>
        <w:t xml:space="preserve"> 2024)</w:t>
      </w:r>
      <w:r w:rsidR="004E4BA6">
        <w:rPr>
          <w:rFonts w:ascii="Times New Roman" w:hAnsi="Times New Roman" w:cs="Times New Roman"/>
        </w:rPr>
        <w:fldChar w:fldCharType="end"/>
      </w:r>
      <w:r w:rsidR="00BC3A31">
        <w:rPr>
          <w:rFonts w:ascii="Times New Roman" w:hAnsi="Times New Roman" w:cs="Times New Roman"/>
        </w:rPr>
        <w:t xml:space="preserve">. The different responses of chlorophyll – a in </w:t>
      </w:r>
      <w:proofErr w:type="spellStart"/>
      <w:r w:rsidR="00BC3A31" w:rsidRPr="004E4BA6">
        <w:rPr>
          <w:rFonts w:ascii="Times New Roman" w:hAnsi="Times New Roman" w:cs="Times New Roman"/>
          <w:kern w:val="0"/>
        </w:rPr>
        <w:t>Huỳnh</w:t>
      </w:r>
      <w:proofErr w:type="spellEnd"/>
      <w:r w:rsidR="00BC3A31" w:rsidRPr="004E4BA6">
        <w:rPr>
          <w:rFonts w:ascii="Times New Roman" w:hAnsi="Times New Roman" w:cs="Times New Roman"/>
          <w:kern w:val="0"/>
        </w:rPr>
        <w:t xml:space="preserve"> </w:t>
      </w:r>
      <w:r w:rsidR="00BC3A31" w:rsidRPr="004E4BA6">
        <w:rPr>
          <w:rFonts w:ascii="Times New Roman" w:hAnsi="Times New Roman" w:cs="Times New Roman"/>
          <w:i/>
          <w:iCs/>
          <w:kern w:val="0"/>
        </w:rPr>
        <w:t>et al.</w:t>
      </w:r>
      <w:r w:rsidR="00BC3A31" w:rsidRPr="004E4BA6">
        <w:rPr>
          <w:rFonts w:ascii="Times New Roman" w:hAnsi="Times New Roman" w:cs="Times New Roman"/>
          <w:kern w:val="0"/>
        </w:rPr>
        <w:t xml:space="preserve"> </w:t>
      </w:r>
      <w:r w:rsidR="00BC3A31">
        <w:rPr>
          <w:rFonts w:ascii="Times New Roman" w:hAnsi="Times New Roman" w:cs="Times New Roman"/>
          <w:kern w:val="0"/>
        </w:rPr>
        <w:t>(</w:t>
      </w:r>
      <w:r w:rsidR="00BC3A31" w:rsidRPr="004E4BA6">
        <w:rPr>
          <w:rFonts w:ascii="Times New Roman" w:hAnsi="Times New Roman" w:cs="Times New Roman"/>
          <w:kern w:val="0"/>
        </w:rPr>
        <w:t>2024)</w:t>
      </w:r>
      <w:r w:rsidR="00BC3A31">
        <w:rPr>
          <w:rFonts w:ascii="Times New Roman" w:hAnsi="Times New Roman" w:cs="Times New Roman"/>
          <w:kern w:val="0"/>
        </w:rPr>
        <w:t xml:space="preserve"> and our study may be related to the intensity of the HW treatment. Indeed, we applied a temperature difference of +8</w:t>
      </w:r>
      <w:r w:rsidR="00BC3A31" w:rsidRPr="00877DC3">
        <w:rPr>
          <w:rFonts w:ascii="Times New Roman" w:hAnsi="Times New Roman" w:cs="Times New Roman"/>
        </w:rPr>
        <w:t>°C</w:t>
      </w:r>
      <w:r w:rsidR="00BC3A31">
        <w:rPr>
          <w:rFonts w:ascii="Times New Roman" w:hAnsi="Times New Roman" w:cs="Times New Roman"/>
        </w:rPr>
        <w:t xml:space="preserve"> in the HW treatment, whereas a difference of +6</w:t>
      </w:r>
      <w:r w:rsidR="00BC3A31" w:rsidRPr="00877DC3">
        <w:rPr>
          <w:rFonts w:ascii="Times New Roman" w:hAnsi="Times New Roman" w:cs="Times New Roman"/>
        </w:rPr>
        <w:t>°C</w:t>
      </w:r>
      <w:r w:rsidR="00BC3A31">
        <w:rPr>
          <w:rFonts w:ascii="Times New Roman" w:hAnsi="Times New Roman" w:cs="Times New Roman"/>
        </w:rPr>
        <w:t xml:space="preserve"> was applied in</w:t>
      </w:r>
      <w:r w:rsidR="00BC3A31" w:rsidRPr="00BC3A31">
        <w:rPr>
          <w:rFonts w:ascii="Times New Roman" w:hAnsi="Times New Roman" w:cs="Times New Roman"/>
          <w:kern w:val="0"/>
        </w:rPr>
        <w:t xml:space="preserve"> </w:t>
      </w:r>
      <w:proofErr w:type="spellStart"/>
      <w:r w:rsidR="00BC3A31" w:rsidRPr="004E4BA6">
        <w:rPr>
          <w:rFonts w:ascii="Times New Roman" w:hAnsi="Times New Roman" w:cs="Times New Roman"/>
          <w:kern w:val="0"/>
        </w:rPr>
        <w:t>Huỳnh</w:t>
      </w:r>
      <w:proofErr w:type="spellEnd"/>
      <w:r w:rsidR="00BC3A31" w:rsidRPr="004E4BA6">
        <w:rPr>
          <w:rFonts w:ascii="Times New Roman" w:hAnsi="Times New Roman" w:cs="Times New Roman"/>
          <w:kern w:val="0"/>
        </w:rPr>
        <w:t xml:space="preserve"> </w:t>
      </w:r>
      <w:r w:rsidR="00BC3A31" w:rsidRPr="004E4BA6">
        <w:rPr>
          <w:rFonts w:ascii="Times New Roman" w:hAnsi="Times New Roman" w:cs="Times New Roman"/>
          <w:i/>
          <w:iCs/>
          <w:kern w:val="0"/>
        </w:rPr>
        <w:t>et al.</w:t>
      </w:r>
      <w:r w:rsidR="00BC3A31" w:rsidRPr="004E4BA6">
        <w:rPr>
          <w:rFonts w:ascii="Times New Roman" w:hAnsi="Times New Roman" w:cs="Times New Roman"/>
          <w:kern w:val="0"/>
        </w:rPr>
        <w:t xml:space="preserve"> </w:t>
      </w:r>
      <w:r w:rsidR="00BC3A31">
        <w:rPr>
          <w:rFonts w:ascii="Times New Roman" w:hAnsi="Times New Roman" w:cs="Times New Roman"/>
          <w:kern w:val="0"/>
        </w:rPr>
        <w:t>(</w:t>
      </w:r>
      <w:r w:rsidR="00BC3A31" w:rsidRPr="004E4BA6">
        <w:rPr>
          <w:rFonts w:ascii="Times New Roman" w:hAnsi="Times New Roman" w:cs="Times New Roman"/>
          <w:kern w:val="0"/>
        </w:rPr>
        <w:t>2024)</w:t>
      </w:r>
      <w:r w:rsidR="00BC3A31">
        <w:rPr>
          <w:rFonts w:ascii="Times New Roman" w:hAnsi="Times New Roman" w:cs="Times New Roman"/>
          <w:kern w:val="0"/>
        </w:rPr>
        <w:t xml:space="preserve">. Additionally, the maximum temperature in the HW mesocosms in our study was </w:t>
      </w:r>
      <w:r w:rsidR="00BC3A31">
        <w:rPr>
          <w:rFonts w:ascii="Times New Roman" w:hAnsi="Times New Roman" w:cs="Times New Roman"/>
        </w:rPr>
        <w:t xml:space="preserve">36 </w:t>
      </w:r>
      <w:r w:rsidR="00BC3A31" w:rsidRPr="00877DC3">
        <w:rPr>
          <w:rFonts w:ascii="Times New Roman" w:hAnsi="Times New Roman" w:cs="Times New Roman"/>
        </w:rPr>
        <w:t>°C</w:t>
      </w:r>
      <w:r w:rsidR="00BC3A31">
        <w:rPr>
          <w:rFonts w:ascii="Times New Roman" w:hAnsi="Times New Roman" w:cs="Times New Roman"/>
        </w:rPr>
        <w:t xml:space="preserve">, whereas it never reached </w:t>
      </w:r>
      <w:r w:rsidR="00BC3A31">
        <w:rPr>
          <w:rFonts w:ascii="Times New Roman" w:hAnsi="Times New Roman" w:cs="Times New Roman"/>
        </w:rPr>
        <w:t>3</w:t>
      </w:r>
      <w:r w:rsidR="00BC3A31">
        <w:rPr>
          <w:rFonts w:ascii="Times New Roman" w:hAnsi="Times New Roman" w:cs="Times New Roman"/>
        </w:rPr>
        <w:t>2</w:t>
      </w:r>
      <w:r w:rsidR="00BC3A31">
        <w:rPr>
          <w:rFonts w:ascii="Times New Roman" w:hAnsi="Times New Roman" w:cs="Times New Roman"/>
        </w:rPr>
        <w:t xml:space="preserve"> </w:t>
      </w:r>
      <w:r w:rsidR="00BC3A31" w:rsidRPr="00877DC3">
        <w:rPr>
          <w:rFonts w:ascii="Times New Roman" w:hAnsi="Times New Roman" w:cs="Times New Roman"/>
        </w:rPr>
        <w:t>°C</w:t>
      </w:r>
      <w:r w:rsidR="00BC3A31">
        <w:rPr>
          <w:rFonts w:ascii="Times New Roman" w:hAnsi="Times New Roman" w:cs="Times New Roman"/>
        </w:rPr>
        <w:t xml:space="preserve"> in </w:t>
      </w:r>
      <w:proofErr w:type="spellStart"/>
      <w:r w:rsidR="00BC3A31" w:rsidRPr="004E4BA6">
        <w:rPr>
          <w:rFonts w:ascii="Times New Roman" w:hAnsi="Times New Roman" w:cs="Times New Roman"/>
          <w:kern w:val="0"/>
        </w:rPr>
        <w:t>Huỳnh</w:t>
      </w:r>
      <w:proofErr w:type="spellEnd"/>
      <w:r w:rsidR="00BC3A31" w:rsidRPr="004E4BA6">
        <w:rPr>
          <w:rFonts w:ascii="Times New Roman" w:hAnsi="Times New Roman" w:cs="Times New Roman"/>
          <w:kern w:val="0"/>
        </w:rPr>
        <w:t xml:space="preserve"> </w:t>
      </w:r>
      <w:r w:rsidR="00BC3A31" w:rsidRPr="004E4BA6">
        <w:rPr>
          <w:rFonts w:ascii="Times New Roman" w:hAnsi="Times New Roman" w:cs="Times New Roman"/>
          <w:i/>
          <w:iCs/>
          <w:kern w:val="0"/>
        </w:rPr>
        <w:t>et al.</w:t>
      </w:r>
      <w:r w:rsidR="00BC3A31" w:rsidRPr="004E4BA6">
        <w:rPr>
          <w:rFonts w:ascii="Times New Roman" w:hAnsi="Times New Roman" w:cs="Times New Roman"/>
          <w:kern w:val="0"/>
        </w:rPr>
        <w:t xml:space="preserve"> </w:t>
      </w:r>
      <w:r w:rsidR="00BC3A31">
        <w:rPr>
          <w:rFonts w:ascii="Times New Roman" w:hAnsi="Times New Roman" w:cs="Times New Roman"/>
          <w:kern w:val="0"/>
        </w:rPr>
        <w:t>(</w:t>
      </w:r>
      <w:r w:rsidR="00BC3A31" w:rsidRPr="004E4BA6">
        <w:rPr>
          <w:rFonts w:ascii="Times New Roman" w:hAnsi="Times New Roman" w:cs="Times New Roman"/>
          <w:kern w:val="0"/>
        </w:rPr>
        <w:t>2024)</w:t>
      </w:r>
      <w:r w:rsidR="00BC3A31">
        <w:rPr>
          <w:rFonts w:ascii="Times New Roman" w:hAnsi="Times New Roman" w:cs="Times New Roman"/>
          <w:kern w:val="0"/>
        </w:rPr>
        <w:t>.</w:t>
      </w:r>
      <w:r w:rsidR="00BC3A31">
        <w:rPr>
          <w:rFonts w:ascii="Times New Roman" w:hAnsi="Times New Roman" w:cs="Times New Roman"/>
          <w:kern w:val="0"/>
        </w:rPr>
        <w:t xml:space="preserve"> The difference in absolute temperature may have determined </w:t>
      </w:r>
      <w:r w:rsidR="00EA4253">
        <w:rPr>
          <w:rFonts w:ascii="Times New Roman" w:hAnsi="Times New Roman" w:cs="Times New Roman"/>
          <w:kern w:val="0"/>
        </w:rPr>
        <w:t>the</w:t>
      </w:r>
      <w:r w:rsidR="00BC3A31">
        <w:rPr>
          <w:rFonts w:ascii="Times New Roman" w:hAnsi="Times New Roman" w:cs="Times New Roman"/>
          <w:kern w:val="0"/>
        </w:rPr>
        <w:t xml:space="preserve"> larger decline</w:t>
      </w:r>
      <w:r w:rsidR="00EA4253">
        <w:rPr>
          <w:rFonts w:ascii="Times New Roman" w:hAnsi="Times New Roman" w:cs="Times New Roman"/>
          <w:kern w:val="0"/>
        </w:rPr>
        <w:t xml:space="preserve"> and loss of resilience</w:t>
      </w:r>
      <w:r w:rsidR="00BC3A31">
        <w:rPr>
          <w:rFonts w:ascii="Times New Roman" w:hAnsi="Times New Roman" w:cs="Times New Roman"/>
          <w:kern w:val="0"/>
        </w:rPr>
        <w:t xml:space="preserve"> in chlorophyll – a in our study, as </w:t>
      </w:r>
      <w:r w:rsidR="00A67681">
        <w:rPr>
          <w:rFonts w:ascii="Times New Roman" w:hAnsi="Times New Roman" w:cs="Times New Roman"/>
          <w:kern w:val="0"/>
        </w:rPr>
        <w:t xml:space="preserve">the higher stress could have led to a </w:t>
      </w:r>
      <w:r w:rsidR="005C68F0">
        <w:rPr>
          <w:rFonts w:ascii="Times New Roman" w:hAnsi="Times New Roman" w:cs="Times New Roman"/>
          <w:kern w:val="0"/>
        </w:rPr>
        <w:t>larger reduction in the</w:t>
      </w:r>
      <w:r w:rsidR="00A67681">
        <w:rPr>
          <w:rFonts w:ascii="Times New Roman" w:hAnsi="Times New Roman" w:cs="Times New Roman"/>
          <w:kern w:val="0"/>
        </w:rPr>
        <w:t xml:space="preserve"> photosynthetic activity</w:t>
      </w:r>
      <w:r w:rsidR="005C68F0">
        <w:rPr>
          <w:rFonts w:ascii="Times New Roman" w:hAnsi="Times New Roman" w:cs="Times New Roman"/>
          <w:kern w:val="0"/>
        </w:rPr>
        <w:t xml:space="preserve"> of phytoplankton</w:t>
      </w:r>
      <w:r w:rsidR="00A67681">
        <w:rPr>
          <w:rFonts w:ascii="Times New Roman" w:hAnsi="Times New Roman" w:cs="Times New Roman"/>
          <w:kern w:val="0"/>
        </w:rPr>
        <w:t>.</w:t>
      </w:r>
      <w:r w:rsidR="005C68F0">
        <w:rPr>
          <w:rFonts w:ascii="Times New Roman" w:hAnsi="Times New Roman" w:cs="Times New Roman"/>
          <w:kern w:val="0"/>
        </w:rPr>
        <w:t xml:space="preserve"> </w:t>
      </w:r>
      <w:r w:rsidR="00EA4253">
        <w:rPr>
          <w:rFonts w:ascii="Times New Roman" w:hAnsi="Times New Roman" w:cs="Times New Roman"/>
          <w:kern w:val="0"/>
        </w:rPr>
        <w:t xml:space="preserve">Yet, our results align with those of </w:t>
      </w:r>
      <w:r w:rsidR="00EA4253">
        <w:rPr>
          <w:rFonts w:ascii="Times New Roman" w:hAnsi="Times New Roman" w:cs="Times New Roman"/>
          <w:kern w:val="0"/>
        </w:rPr>
        <w:fldChar w:fldCharType="begin"/>
      </w:r>
      <w:r w:rsidR="00EA4253">
        <w:rPr>
          <w:rFonts w:ascii="Times New Roman" w:hAnsi="Times New Roman" w:cs="Times New Roman"/>
          <w:kern w:val="0"/>
        </w:rPr>
        <w:instrText xml:space="preserve"> ADDIN ZOTERO_ITEM CSL_CITATION {"citationID":"I6OZvAdg","properties":{"formattedCitation":"(Veraart {\\i{}et al.} 2012)","plainCitation":"(Veraart et al. 2012)","noteIndex":0},"citationItems":[{"id":2615,"uris":["http://zotero.org/users/10426170/items/VUKN2TBT"],"itemData":{"id":2615,"type":"article-journal","abstract":"Decreased rates of recovery from perturbations, or critical slowing down, are demonstrated in a living system, indicating that recovery rates can be used to probe the resilience of complex systems.","container-title":"Nature","DOI":"10.1038/nature10723","ISSN":"1476-4687","issue":"7381","language":"en","license":"2011 Springer Nature Limited","note":"publisher: Nature Publishing Group","page":"357-359","source":"www.nature.com","title":"Recovery rates reflect distance to a tipping point in a living system","volume":"481","author":[{"family":"Veraart","given":"Annelies J."},{"family":"Faassen","given":"Elisabeth J."},{"family":"Dakos","given":"Vasilis"},{"family":"Nes","given":"Egbert H.","non-dropping-particle":"van"},{"family":"Lürling","given":"Miquel"},{"family":"Scheffer","given":"Marten"}],"issued":{"date-parts":[["2012",1]]}}}],"schema":"https://github.com/citation-style-language/schema/raw/master/csl-citation.json"} </w:instrText>
      </w:r>
      <w:r w:rsidR="00EA4253">
        <w:rPr>
          <w:rFonts w:ascii="Times New Roman" w:hAnsi="Times New Roman" w:cs="Times New Roman"/>
          <w:kern w:val="0"/>
        </w:rPr>
        <w:fldChar w:fldCharType="separate"/>
      </w:r>
      <w:proofErr w:type="spellStart"/>
      <w:r w:rsidR="00EA4253" w:rsidRPr="00EA4253">
        <w:rPr>
          <w:rFonts w:ascii="Times New Roman" w:hAnsi="Times New Roman" w:cs="Times New Roman"/>
          <w:kern w:val="0"/>
        </w:rPr>
        <w:t>Veraart</w:t>
      </w:r>
      <w:proofErr w:type="spellEnd"/>
      <w:r w:rsidR="00EA4253" w:rsidRPr="00EA4253">
        <w:rPr>
          <w:rFonts w:ascii="Times New Roman" w:hAnsi="Times New Roman" w:cs="Times New Roman"/>
          <w:kern w:val="0"/>
        </w:rPr>
        <w:t xml:space="preserve"> </w:t>
      </w:r>
      <w:r w:rsidR="00EA4253" w:rsidRPr="00EA4253">
        <w:rPr>
          <w:rFonts w:ascii="Times New Roman" w:hAnsi="Times New Roman" w:cs="Times New Roman"/>
          <w:i/>
          <w:iCs/>
          <w:kern w:val="0"/>
        </w:rPr>
        <w:t>et al.</w:t>
      </w:r>
      <w:r w:rsidR="00EA4253" w:rsidRPr="00EA4253">
        <w:rPr>
          <w:rFonts w:ascii="Times New Roman" w:hAnsi="Times New Roman" w:cs="Times New Roman"/>
          <w:kern w:val="0"/>
        </w:rPr>
        <w:t xml:space="preserve"> </w:t>
      </w:r>
      <w:r w:rsidR="00EA4253">
        <w:rPr>
          <w:rFonts w:ascii="Times New Roman" w:hAnsi="Times New Roman" w:cs="Times New Roman"/>
          <w:kern w:val="0"/>
        </w:rPr>
        <w:t>(</w:t>
      </w:r>
      <w:r w:rsidR="00EA4253" w:rsidRPr="00EA4253">
        <w:rPr>
          <w:rFonts w:ascii="Times New Roman" w:hAnsi="Times New Roman" w:cs="Times New Roman"/>
          <w:kern w:val="0"/>
        </w:rPr>
        <w:t>2012)</w:t>
      </w:r>
      <w:r w:rsidR="00EA4253">
        <w:rPr>
          <w:rFonts w:ascii="Times New Roman" w:hAnsi="Times New Roman" w:cs="Times New Roman"/>
          <w:kern w:val="0"/>
        </w:rPr>
        <w:fldChar w:fldCharType="end"/>
      </w:r>
      <w:r w:rsidR="00EA4253">
        <w:rPr>
          <w:rFonts w:ascii="Times New Roman" w:hAnsi="Times New Roman" w:cs="Times New Roman"/>
          <w:kern w:val="0"/>
        </w:rPr>
        <w:t xml:space="preserve">, where a </w:t>
      </w:r>
      <w:r w:rsidR="00EA4253">
        <w:rPr>
          <w:rFonts w:ascii="Times New Roman" w:hAnsi="Times New Roman" w:cs="Times New Roman"/>
          <w:kern w:val="0"/>
        </w:rPr>
        <w:lastRenderedPageBreak/>
        <w:t xml:space="preserve">gradual decline in photosynthetic activity was found in a phytoplankton species exposed to an increasing level of stress. </w:t>
      </w:r>
    </w:p>
    <w:p w14:paraId="6F2A28D8" w14:textId="286D68DC" w:rsidR="00221EC5" w:rsidRDefault="00685E62" w:rsidP="00221EC5">
      <w:pPr>
        <w:pStyle w:val="NormalWeb"/>
        <w:spacing w:before="0" w:beforeAutospacing="0" w:after="0" w:afterAutospacing="0" w:line="480" w:lineRule="auto"/>
        <w:ind w:firstLine="720"/>
        <w:jc w:val="both"/>
      </w:pPr>
      <w:r>
        <w:tab/>
        <w:t>Phytoplankton biomass exhibited a less clear response. During and after the first HW, phytoplankton biomass declined</w:t>
      </w:r>
      <w:r w:rsidR="00FA2389">
        <w:t xml:space="preserve">. The biomass decline was associated to a significant compositional change after the first HW (day 10), and a loss of resilience. Yet, after the second HW, phytoplankton biomass recovered to control level, and no compositional difference was note between control and HW on day 24. The compositional similarity between communities in the control and HW mesocosms </w:t>
      </w:r>
      <w:r w:rsidR="005C68F0">
        <w:t xml:space="preserve">on day 24 </w:t>
      </w:r>
      <w:r w:rsidR="00FA2389">
        <w:t xml:space="preserve">suggests that after the first HW, which caused a significant change in composition, phytoplankton community composition recovered and was undistinguishable from the control. This recovery in biomass and composition determined an increased in resilience, suggesting a </w:t>
      </w:r>
      <w:r w:rsidR="004D1E61">
        <w:t xml:space="preserve">possible community rescue. However, the third HW determined a decline in biomass which was associated to a significant compositional turnover, and </w:t>
      </w:r>
      <w:r w:rsidR="00A67681">
        <w:t>to</w:t>
      </w:r>
      <w:r w:rsidR="004D1E61">
        <w:t xml:space="preserve"> reduced resilience. </w:t>
      </w:r>
      <w:r w:rsidR="00A67681">
        <w:t xml:space="preserve">Particularly towards the end of the experiment, the compositional dissimilarity was driven by a significant reduction in the biomass of </w:t>
      </w:r>
      <w:proofErr w:type="spellStart"/>
      <w:r w:rsidR="00A67681">
        <w:t>Cryptophyta</w:t>
      </w:r>
      <w:proofErr w:type="spellEnd"/>
      <w:r w:rsidR="00A67681">
        <w:t xml:space="preserve">, </w:t>
      </w:r>
      <w:proofErr w:type="spellStart"/>
      <w:r w:rsidR="00A67681">
        <w:t>Dinophyta</w:t>
      </w:r>
      <w:proofErr w:type="spellEnd"/>
      <w:r w:rsidR="00A67681">
        <w:t xml:space="preserve">, and Chlorophyta in the HW treatment. The new community composition did not promote stress-tolerant species able to maintain </w:t>
      </w:r>
      <w:r w:rsidR="00A67681">
        <w:t xml:space="preserve">phytoplankton biomass </w:t>
      </w:r>
      <w:r w:rsidR="00A67681">
        <w:t xml:space="preserve">and increase resilience, as testified by the decline </w:t>
      </w:r>
      <w:r w:rsidR="005C68F0">
        <w:t>of both</w:t>
      </w:r>
      <w:r w:rsidR="00A67681">
        <w:t xml:space="preserve"> </w:t>
      </w:r>
      <w:r w:rsidR="00A67681">
        <w:t xml:space="preserve">biomass and </w:t>
      </w:r>
      <w:r w:rsidR="00221EC5">
        <w:t>resilience</w:t>
      </w:r>
      <w:r w:rsidR="00A67681">
        <w:t xml:space="preserve">. Although community rescue is usually linked to a strong compositional change, this compositional change should determine an increased resistance to stress and consequent ability to maintain </w:t>
      </w:r>
      <w:r w:rsidR="00221EC5">
        <w:t>community biomass and restore resilience</w:t>
      </w:r>
      <w:r w:rsidR="00A67681">
        <w:t xml:space="preserve"> </w:t>
      </w:r>
      <w:r w:rsidR="00A67681">
        <w:fldChar w:fldCharType="begin"/>
      </w:r>
      <w:r w:rsidR="00A67681">
        <w:instrText xml:space="preserve"> ADDIN ZOTERO_ITEM CSL_CITATION {"citationID":"oMmDN0qE","properties":{"formattedCitation":"(Fug\\uc0\\u232{}re {\\i{}et al.} 2020)","plainCitation":"(Fugère et al. 2020)","noteIndex":0},"citationItems":[{"id":805,"uris":["http://zotero.org/users/10426170/items/ESRFTQKK"],"itemData":{"id":805,"type":"article-journal","abstract":"Community rescue occurs when ecological or evolutionary processes restore positive growth in a highly stressful environment that was lethal to the community in its ancestral form, thus averting biomass collapse in a deteriorating environment. Laboratory evidence suggests that community rescue is most likely in high-biomass communities that have previously experienced moderate doses of sublethal stress. We assessed this result under more natural conditions, in a mesocosm experiment with phytoplankton communities exposed to the ubiquitous herbicide glyphosate. We tested whether community biomass and prior herbicide exposure would facilitate community rescue after severe contamination. We found that prior exposure to glyphosate was a very strong predictor of the rescue outcome, while high community biomass was not. Furthermore, although glyphosate had negative effects on diversity, it did not influence community composition significantly, suggesting a modest role for genus sorting in this rescue process. Our results expand the scope of community rescue theory to complex ecosystems and confirm that prior stress exposure is a key predictor of rescue.","container-title":"Nature Ecology and Evolution","DOI":"10.1038/s41559-020-1134-5","ISSN":"2397334X","issue":"4","note":"PMID: 32123321","page":"578-588","title":"Community rescue in experimental phytoplankton communities facing severe herbicide pollution","volume":"4","author":[{"family":"Fugère","given":"Vincent"},{"family":"Hébert","given":"Marie Pier"},{"family":"Costa","given":"Naíla Barbosa","non-dropping-particle":"da"},{"family":"Xu","given":"Charles C.Y."},{"family":"Barrett","given":"Rowan D.H."},{"family":"Beisner","given":"Beatrix E."},{"family":"Bell","given":"Graham"},{"family":"Fussmann","given":"Gregor F."},{"family":"Shapiro","given":"B. Jesse"},{"family":"Yargeau","given":"Viviane"},{"family":"Gonzalez","given":"Andrew"}],"issued":{"date-parts":[["2020"]]}}}],"schema":"https://github.com/citation-style-language/schema/raw/master/csl-citation.json"} </w:instrText>
      </w:r>
      <w:r w:rsidR="00A67681">
        <w:fldChar w:fldCharType="separate"/>
      </w:r>
      <w:r w:rsidR="00A67681" w:rsidRPr="00163DE4">
        <w:t>(</w:t>
      </w:r>
      <w:proofErr w:type="spellStart"/>
      <w:r w:rsidR="00A67681" w:rsidRPr="00163DE4">
        <w:t>Fugère</w:t>
      </w:r>
      <w:proofErr w:type="spellEnd"/>
      <w:r w:rsidR="00A67681" w:rsidRPr="00163DE4">
        <w:t xml:space="preserve"> </w:t>
      </w:r>
      <w:r w:rsidR="00A67681" w:rsidRPr="00163DE4">
        <w:rPr>
          <w:i/>
          <w:iCs/>
        </w:rPr>
        <w:t>et al.</w:t>
      </w:r>
      <w:r w:rsidR="00A67681" w:rsidRPr="00163DE4">
        <w:t xml:space="preserve"> 2020)</w:t>
      </w:r>
      <w:r w:rsidR="00A67681">
        <w:fldChar w:fldCharType="end"/>
      </w:r>
      <w:r w:rsidR="00A67681">
        <w:t xml:space="preserve">. Since we found the opposite (i.e. compositional change determined a decline in resistance to following HW and decline in </w:t>
      </w:r>
      <w:r w:rsidR="00221EC5">
        <w:t>biomass</w:t>
      </w:r>
      <w:r w:rsidR="00A67681">
        <w:t>), we exclude that any rescue process happened in our experiment.</w:t>
      </w:r>
      <w:r w:rsidR="00221EC5">
        <w:t xml:space="preserve"> </w:t>
      </w:r>
    </w:p>
    <w:p w14:paraId="3E5306F9" w14:textId="0B8B6C73" w:rsidR="00A67681" w:rsidRDefault="00221EC5" w:rsidP="00221EC5">
      <w:pPr>
        <w:pStyle w:val="NormalWeb"/>
        <w:spacing w:before="0" w:beforeAutospacing="0" w:after="0" w:afterAutospacing="0" w:line="480" w:lineRule="auto"/>
        <w:ind w:firstLine="720"/>
        <w:jc w:val="both"/>
      </w:pPr>
      <w:r>
        <w:t xml:space="preserve">On the contrary, the increased compositional dissimilarity, linked to the </w:t>
      </w:r>
      <w:r>
        <w:t>reduced resilience</w:t>
      </w:r>
      <w:r>
        <w:t xml:space="preserve">, </w:t>
      </w:r>
      <w:r>
        <w:t>rather s</w:t>
      </w:r>
      <w:r>
        <w:t xml:space="preserve">upports the critical slowing down </w:t>
      </w:r>
      <w:r>
        <w:t>hypothesis</w:t>
      </w:r>
      <w:r>
        <w:t xml:space="preserve">. Indeed, critical transitions to alternative stable states are often related to dramatic shifts in composition </w:t>
      </w:r>
      <w:r>
        <w:fldChar w:fldCharType="begin"/>
      </w:r>
      <w:r>
        <w:instrText xml:space="preserve"> ADDIN ZOTERO_ITEM CSL_CITATION {"citationID":"jiV16aUo","properties":{"formattedCitation":"(Bertani {\\i{}et al.} 2016; Meunier {\\i{}et al.} 2024; Wernberg {\\i{}et al.} 2016)","plainCitation":"(Bertani et al. 2016; Meunier et al. 2024; Wernberg et al. 2016)","noteIndex":0},"citationItems":[{"id":652,"uris":["http://zotero.org/users/10426170/items/UUFWY7A6"],"itemData":{"id":652,"type":"article-journal","abstract":"Extreme climatic events, such as heatwaves and droughts, are occurring more frequently in many regions of the world. Lakes may be especially vulnerable to climatic perturbations, which can trigger sudden ecosystem changes through alterations in the hydrologic regime. However, the nature of lake response to climatic extremes, and associated long-term ecosystem-level implications are difficult to predict, due to the paucity of time series allowing exploration of ecosystem behavior before, during, and after extreme events. We investigated the impacts of the 2003 European heatwave on a small, stratifying lake by analyzing available limnological data between 1986 and 2012. In summer 2003, a shift from an unvegetated to a macrophyte-dominated regime occurred, due to the rapid spread of a benthic charophyte. We explored candidate mechanisms driving the shift by comparing empirical observations with the outcome of a model on lake alternative states parameterized for our study lake. Our results support the hypothesis that enhanced light availability due to a heatwave-induced decrease in water level drove the switch in dominant primary producers. The spread of the charophyte was associated with strong depletion of inorganic nutrients and suppression of the typical summer phytoplankton peak. These bottom-up interactions triggered cascading effects at higher trophic levels, inducing a decline in herbivorous zooplankters with high food requirements and in predatory taxa. Some of the changes in the lake food web persist through the available time series. If incidence of heatwaves increases, as projected across temperate regions, our findings suggest that abrupt and long-lasting ecosystem-level reorganizations may occur in small, stratifying lakes.","container-title":"Ecosystems","DOI":"10.1007/s10021-015-9914-5","ISSN":"14350629","issue":"1","title":"Extreme Climatic Event Triggers a Lake Regime Shift that Propagates Across Multiple Trophic Levels","volume":"19","author":[{"family":"Bertani","given":"Isabella"},{"family":"Primicerio","given":"Raul"},{"family":"Rossetti","given":"Giampaolo"}],"issued":{"date-parts":[["2016"]]}}},{"id":2648,"uris":["http://zotero.org/users/10426170/items/CHMFTZL8"],"itemData":{"id":2648,"type":"article-journal","abstract":"Long-term, large-scale experimental studies provide critical information about how global change influences communities. When environmental changes are severe, they can trigger abrupt transitions from one community type to another leading to a regime shift. From 2014 to 2016, rocky intertidal habitats in the northeast Pacific Ocean experienced extreme temperatures during a multi-year marine heatwave (MHW) and sharp population declines of the keystone predator Pisaster ochraceus due to sea star wasting disease (SSWD). Here we measured the community structure before, during and after the MHW onset and SSWD outbreak in a 15-year succession experiment conducted in a rocky intertidal meta-ecosystem spanning 13 sites on four capes in Oregon and northern California, United States. Kelp abundance declined during the MHW due to extreme temperatures, while gooseneck barnacle and mussel abundances increased due to reduced predation pressure after the loss of Pisaster from SSWD. Using several methods, we detected regime shifts from substrate- or algae-dominated to invertebrate-dominated alternative states at two capes. After water temperatures cooled and Pisaster population densities recovered, community structure differed from pre-disturbance conditions, suggesting low resilience. Consequently, thermal stress and predator loss can result in regime shifts that fundamentally alter community structure even after restoration of baseline conditions.","container-title":"Nature Ecology &amp; Evolution","DOI":"10.1038/s41559-024-02425-5","ISSN":"2397-334X","journalAbbreviation":"Nat Ecol Evol","language":"en","license":"2024 The Author(s), under exclusive licence to Springer Nature Limited","note":"publisher: Nature Publishing Group","page":"1-13","source":"www.nature.com","title":"Regime shifts in rocky intertidal communities associated with a marine heatwave and disease outbreak","author":[{"family":"Meunier","given":"Zechariah D."},{"family":"Hacker","given":"Sally D."},{"family":"Menge","given":"Bruce A."}],"issued":{"date-parts":[["2024",6,3]]}}},{"id":2650,"uris":["http://zotero.org/users/10426170/items/GBR3RVKL"],"itemData":{"id":2650,"type":"article-journal","abstract":"Ecosystem reconfigurations arising from climate-driven changes in species distributions are expected to have profound ecological, social, and economic implications. Here we reveal a rapid climate-driven regime shift of Australian temperate reef communities, which lost their defining kelp forests and became dominated by persistent seaweed turfs. After decades of ocean warming, extreme marine heat waves forced a 100-kilometer range contraction of extensive kelp forests and saw temperate species replaced by seaweeds, invertebrates, corals, and fishes characteristic of subtropical and tropical waters. This community-wide tropicalization fundamentally altered key ecological processes, suppressing the recovery of kelp forests.","container-title":"Science","DOI":"10.1126/science.aad8745","issue":"6295","note":"publisher: American Association for the Advancement of Science","page":"169-172","source":"science.org (Atypon)","title":"Climate-driven regime shift of a temperate marine ecosystem","volume":"353","author":[{"family":"Wernberg","given":"Thomas"},{"family":"Bennett","given":"Scott"},{"family":"Babcock","given":"Russell C."},{"family":"Bettignies","given":"Thibaut","non-dropping-particle":"de"},{"family":"Cure","given":"Katherine"},{"family":"Depczynski","given":"Martial"},{"family":"Dufois","given":"Francois"},{"family":"Fromont","given":"Jane"},{"family":"Fulton","given":"Christopher J."},{"family":"Hovey","given":"Renae K."},{"family":"Harvey","given":"Euan S."},{"family":"Holmes","given":"Thomas H."},{"family":"Kendrick","given":"Gary A."},{"family":"Radford","given":"Ben"},{"family":"Santana-Garcon","given":"Julia"},{"family":"Saunders","given":"Benjamin J."},{"family":"Smale","given":"Dan A."},{"family":"Thomsen","given":"Mads S."},{"family":"Tuckett","given":"Chenae A."},{"family":"Tuya","given":"Fernando"},{"family":"Vanderklift","given":"Mathew A."},{"family":"Wilson","given":"Shaun"}],"issued":{"date-parts":[["2016",7,8]]}}}],"schema":"https://github.com/citation-style-language/schema/raw/master/csl-citation.json"} </w:instrText>
      </w:r>
      <w:r>
        <w:fldChar w:fldCharType="separate"/>
      </w:r>
      <w:r w:rsidRPr="00C14F48">
        <w:t xml:space="preserve">(Bertani </w:t>
      </w:r>
      <w:r w:rsidRPr="00C14F48">
        <w:rPr>
          <w:i/>
          <w:iCs/>
        </w:rPr>
        <w:t>et al.</w:t>
      </w:r>
      <w:r w:rsidRPr="00C14F48">
        <w:t xml:space="preserve"> 2016; </w:t>
      </w:r>
      <w:r w:rsidRPr="00C14F48">
        <w:lastRenderedPageBreak/>
        <w:t xml:space="preserve">Meunier </w:t>
      </w:r>
      <w:r w:rsidRPr="00C14F48">
        <w:rPr>
          <w:i/>
          <w:iCs/>
        </w:rPr>
        <w:t>et al.</w:t>
      </w:r>
      <w:r w:rsidRPr="00C14F48">
        <w:t xml:space="preserve"> 2024; </w:t>
      </w:r>
      <w:proofErr w:type="spellStart"/>
      <w:r w:rsidRPr="00C14F48">
        <w:t>Wernberg</w:t>
      </w:r>
      <w:proofErr w:type="spellEnd"/>
      <w:r w:rsidRPr="00C14F48">
        <w:t xml:space="preserve"> </w:t>
      </w:r>
      <w:r w:rsidRPr="00C14F48">
        <w:rPr>
          <w:i/>
          <w:iCs/>
        </w:rPr>
        <w:t>et al.</w:t>
      </w:r>
      <w:r w:rsidRPr="00C14F48">
        <w:t xml:space="preserve"> 2016)</w:t>
      </w:r>
      <w:r>
        <w:fldChar w:fldCharType="end"/>
      </w:r>
      <w:r>
        <w:t xml:space="preserve">. The classic example is the shift from clear water state dominated by macrophyte to a turbid water state dominated by phytoplankton in shallow lakes </w:t>
      </w:r>
      <w:r>
        <w:fldChar w:fldCharType="begin"/>
      </w:r>
      <w:r>
        <w:instrText xml:space="preserve"> ADDIN ZOTERO_ITEM CSL_CITATION {"citationID":"1JTMvQUT","properties":{"formattedCitation":"(Scheffer 2009)","plainCitation":"(Scheffer 2009)","noteIndex":0},"citationItems":[{"id":2269,"uris":["http://zotero.org/users/10426170/items/22AUCSXX"],"itemData":{"id":2269,"type":"book","abstract":"How do we explain the remarkably abrupt changes that sometimes occur in nature and society--and can we predict why and when they happen? This book offers a comprehensive introduction to critical transitions in complex systems--the radical changes that happen at tipping points when thresholds are passed. Marten Scheffer accessibly describes the dynamical systems theory behind critical transitions, covering catastrophe theory, bifurcations, chaos, and more. He gives examples of critical transitions in lakes, oceans, terrestrial ecosystems, climate, evolution, and human societies. And he demonstrates how to deal with these transitions, offering practical guidance on how to predict tipping points, how to prevent \"bad\" transitions, and how to promote critical transitions that work for us and not against us. Scheffer shows the time is ripe for understanding and managing critical transitions in the vast and complex systems in which we live. This book can also serve as a textbook and includes a detailed appendix with equations.Provides an accessible introduction to dynamical systems theory Covers critical transitions in lakes, oceans, terrestrial ecosystems, the climate, evolution, and human societies Explains how to predict tipping points Offers strategies for preventing \"bad\" transitions and triggering \"good\" ones Features an appendix with equations","ISBN":"978-0-691-12204-5","language":"en","note":"Google-Books-ID: jYSZgaaxRv0C","number-of-pages":"404","publisher":"Princeton University Press","source":"Google Books","title":"Critical Transitions in Nature and Society","author":[{"family":"Scheffer","given":"Marten"}],"issued":{"date-parts":[["2009",7,26]]}}}],"schema":"https://github.com/citation-style-language/schema/raw/master/csl-citation.json"} </w:instrText>
      </w:r>
      <w:r>
        <w:fldChar w:fldCharType="separate"/>
      </w:r>
      <w:r>
        <w:rPr>
          <w:noProof/>
        </w:rPr>
        <w:t>(Scheffer 2009)</w:t>
      </w:r>
      <w:r>
        <w:fldChar w:fldCharType="end"/>
      </w:r>
      <w:r>
        <w:t xml:space="preserve">. The compositional shift is a common feature of critical transition across ecosystems and has been reported in marine </w:t>
      </w:r>
      <w:r>
        <w:fldChar w:fldCharType="begin"/>
      </w:r>
      <w:r>
        <w:instrText xml:space="preserve"> ADDIN ZOTERO_ITEM CSL_CITATION {"citationID":"hWkzUfFz","properties":{"formattedCitation":"(Meunier {\\i{}et al.} 2024)","plainCitation":"(Meunier et al. 2024)","noteIndex":0},"citationItems":[{"id":2648,"uris":["http://zotero.org/users/10426170/items/CHMFTZL8"],"itemData":{"id":2648,"type":"article-journal","abstract":"Long-term, large-scale experimental studies provide critical information about how global change influences communities. When environmental changes are severe, they can trigger abrupt transitions from one community type to another leading to a regime shift. From 2014 to 2016, rocky intertidal habitats in the northeast Pacific Ocean experienced extreme temperatures during a multi-year marine heatwave (MHW) and sharp population declines of the keystone predator Pisaster ochraceus due to sea star wasting disease (SSWD). Here we measured the community structure before, during and after the MHW onset and SSWD outbreak in a 15-year succession experiment conducted in a rocky intertidal meta-ecosystem spanning 13 sites on four capes in Oregon and northern California, United States. Kelp abundance declined during the MHW due to extreme temperatures, while gooseneck barnacle and mussel abundances increased due to reduced predation pressure after the loss of Pisaster from SSWD. Using several methods, we detected regime shifts from substrate- or algae-dominated to invertebrate-dominated alternative states at two capes. After water temperatures cooled and Pisaster population densities recovered, community structure differed from pre-disturbance conditions, suggesting low resilience. Consequently, thermal stress and predator loss can result in regime shifts that fundamentally alter community structure even after restoration of baseline conditions.","container-title":"Nature Ecology &amp; Evolution","DOI":"10.1038/s41559-024-02425-5","ISSN":"2397-334X","journalAbbreviation":"Nat Ecol Evol","language":"en","license":"2024 The Author(s), under exclusive licence to Springer Nature Limited","note":"publisher: Nature Publishing Group","page":"1-13","source":"www.nature.com","title":"Regime shifts in rocky intertidal communities associated with a marine heatwave and disease outbreak","author":[{"family":"Meunier","given":"Zechariah D."},{"family":"Hacker","given":"Sally D."},{"family":"Menge","given":"Bruce A."}],"issued":{"date-parts":[["2024",6,3]]}}}],"schema":"https://github.com/citation-style-language/schema/raw/master/csl-citation.json"} </w:instrText>
      </w:r>
      <w:r>
        <w:fldChar w:fldCharType="separate"/>
      </w:r>
      <w:r w:rsidRPr="00055993">
        <w:t xml:space="preserve">(Meunier </w:t>
      </w:r>
      <w:r w:rsidRPr="00055993">
        <w:rPr>
          <w:i/>
          <w:iCs/>
        </w:rPr>
        <w:t>et al.</w:t>
      </w:r>
      <w:r w:rsidRPr="00055993">
        <w:t xml:space="preserve"> 2024)</w:t>
      </w:r>
      <w:r>
        <w:fldChar w:fldCharType="end"/>
      </w:r>
      <w:r>
        <w:t xml:space="preserve"> and terrestrial systems </w:t>
      </w:r>
      <w:r>
        <w:fldChar w:fldCharType="begin"/>
      </w:r>
      <w:r>
        <w:instrText xml:space="preserve"> ADDIN ZOTERO_ITEM CSL_CITATION {"citationID":"EgFU9p1l","properties":{"formattedCitation":"(Eby {\\i{}et al.} 2017)","plainCitation":"(Eby et al. 2017)","noteIndex":0},"citationItems":[{"id":2671,"uris":["http://zotero.org/users/10426170/items/LXHVK2WK"],"itemData":{"id":2671,"type":"article-journal","abstract":"Aim Theory suggests that as ecological systems approach regime shifts, they become increasingly slow in recovering from perturbations. This phenomenon, known as critical slowing down [CSD], leads to spatial and temporal signatures in ecological state variables, thus potentially offering early indicators of regime shifts. Indicators using temporal dynamics have been empirically validated in laboratory microcosms and other well-mixed systems, but tests of spatial indicators of regime shifts at large spatial scales in the field are rare due to the relative absence of high-resolution data and difficulties in experimental manipulations. Here, we test theoretical predictions of CSD-based spatial indicators using large-scale field data from the Serengeti–Mara grassland–woodland system. Location Serengeti–Mara ecosystem, Tanzania and Kenya. Time period Year 2000 Major taxa studied Vegetation Method We used a space-for-time substitution method to empirically test the validity of CSD-based spatial indicators, i.e., we computed indicators along a spatial [in lieu of temporal] gradient of ecological states. First we used a model of vegetation dynamics to determine if our space-for-time substitution method was appropriate. Then we tested for CSD-based spatial indicators using high-resolution spatial vegetation [30 m] and rainfall [2.5 km] data from the Serengeti–Mara ecosystem. Results Our model predicts that CSD-based indicators increase along a spatial gradient of alternative vegetation states. Empirical analyses suggest that grasslands and woodlands occur as alternative stable states in the Serengeti–Mara ecosystem with rainfall as one of the potential drivers of transitions between these states. We found that four indices of CSD showed the theoretically expected increasing trends along spatial gradients of grasslands to woodlands: spatial variance, spatial skewness, spatial correlation at lag-1 and spatial spectra at low frequencies. Main conclusions Our results suggest that CSD-based spatial indicators can offer early warning signals of critical transitions in large-scale ecosystems.","container-title":"Global Ecology and Biogeography","DOI":"10.1111/geb.12570","ISSN":"1466-8238","issue":"6","language":"en","license":"© 2017 John Wiley &amp; Sons Ltd","note":"_eprint: https://onlinelibrary.wiley.com/doi/pdf/10.1111/geb.12570","page":"638-649","source":"Wiley Online Library","title":"Alternative stable states and spatial indicators of critical slowing down along a spatial gradient in a savanna ecosystem","volume":"26","author":[{"family":"Eby","given":"Stephanie"},{"family":"Agrawal","given":"Amit"},{"family":"Majumder","given":"Sabiha"},{"family":"Dobson","given":"Andrew P."},{"family":"Guttal","given":"Vishwesha"}],"issued":{"date-parts":[["2017"]]}}}],"schema":"https://github.com/citation-style-language/schema/raw/master/csl-citation.json"} </w:instrText>
      </w:r>
      <w:r>
        <w:fldChar w:fldCharType="separate"/>
      </w:r>
      <w:r w:rsidRPr="00055993">
        <w:t>(</w:t>
      </w:r>
      <w:proofErr w:type="spellStart"/>
      <w:r w:rsidRPr="00055993">
        <w:t>Eby</w:t>
      </w:r>
      <w:proofErr w:type="spellEnd"/>
      <w:r w:rsidRPr="00055993">
        <w:t xml:space="preserve"> </w:t>
      </w:r>
      <w:r w:rsidRPr="00055993">
        <w:rPr>
          <w:i/>
          <w:iCs/>
        </w:rPr>
        <w:t>et al.</w:t>
      </w:r>
      <w:r w:rsidRPr="00055993">
        <w:t xml:space="preserve"> 2017)</w:t>
      </w:r>
      <w:r>
        <w:fldChar w:fldCharType="end"/>
      </w:r>
      <w:r>
        <w:t xml:space="preserve">. Hence, our study aligns with the body of literature describing a strong compositional shift which relates to dramatic changes in </w:t>
      </w:r>
      <w:r w:rsidR="005C68F0">
        <w:t>community biomass</w:t>
      </w:r>
      <w:r>
        <w:t xml:space="preserve"> that may result in critical transitions </w:t>
      </w:r>
      <w:r>
        <w:fldChar w:fldCharType="begin"/>
      </w:r>
      <w:r>
        <w:instrText xml:space="preserve"> ADDIN ZOTERO_ITEM CSL_CITATION {"citationID":"csqHWeXW","properties":{"formattedCitation":"(Eby {\\i{}et al.} 2017; Meunier {\\i{}et al.} 2024)","plainCitation":"(Eby et al. 2017; Meunier et al. 2024)","noteIndex":0},"citationItems":[{"id":2671,"uris":["http://zotero.org/users/10426170/items/LXHVK2WK"],"itemData":{"id":2671,"type":"article-journal","abstract":"Aim Theory suggests that as ecological systems approach regime shifts, they become increasingly slow in recovering from perturbations. This phenomenon, known as critical slowing down [CSD], leads to spatial and temporal signatures in ecological state variables, thus potentially offering early indicators of regime shifts. Indicators using temporal dynamics have been empirically validated in laboratory microcosms and other well-mixed systems, but tests of spatial indicators of regime shifts at large spatial scales in the field are rare due to the relative absence of high-resolution data and difficulties in experimental manipulations. Here, we test theoretical predictions of CSD-based spatial indicators using large-scale field data from the Serengeti–Mara grassland–woodland system. Location Serengeti–Mara ecosystem, Tanzania and Kenya. Time period Year 2000 Major taxa studied Vegetation Method We used a space-for-time substitution method to empirically test the validity of CSD-based spatial indicators, i.e., we computed indicators along a spatial [in lieu of temporal] gradient of ecological states. First we used a model of vegetation dynamics to determine if our space-for-time substitution method was appropriate. Then we tested for CSD-based spatial indicators using high-resolution spatial vegetation [30 m] and rainfall [2.5 km] data from the Serengeti–Mara ecosystem. Results Our model predicts that CSD-based indicators increase along a spatial gradient of alternative vegetation states. Empirical analyses suggest that grasslands and woodlands occur as alternative stable states in the Serengeti–Mara ecosystem with rainfall as one of the potential drivers of transitions between these states. We found that four indices of CSD showed the theoretically expected increasing trends along spatial gradients of grasslands to woodlands: spatial variance, spatial skewness, spatial correlation at lag-1 and spatial spectra at low frequencies. Main conclusions Our results suggest that CSD-based spatial indicators can offer early warning signals of critical transitions in large-scale ecosystems.","container-title":"Global Ecology and Biogeography","DOI":"10.1111/geb.12570","ISSN":"1466-8238","issue":"6","language":"en","license":"© 2017 John Wiley &amp; Sons Ltd","note":"_eprint: https://onlinelibrary.wiley.com/doi/pdf/10.1111/geb.12570","page":"638-649","source":"Wiley Online Library","title":"Alternative stable states and spatial indicators of critical slowing down along a spatial gradient in a savanna ecosystem","volume":"26","author":[{"family":"Eby","given":"Stephanie"},{"family":"Agrawal","given":"Amit"},{"family":"Majumder","given":"Sabiha"},{"family":"Dobson","given":"Andrew P."},{"family":"Guttal","given":"Vishwesha"}],"issued":{"date-parts":[["2017"]]}}},{"id":2648,"uris":["http://zotero.org/users/10426170/items/CHMFTZL8"],"itemData":{"id":2648,"type":"article-journal","abstract":"Long-term, large-scale experimental studies provide critical information about how global change influences communities. When environmental changes are severe, they can trigger abrupt transitions from one community type to another leading to a regime shift. From 2014 to 2016, rocky intertidal habitats in the northeast Pacific Ocean experienced extreme temperatures during a multi-year marine heatwave (MHW) and sharp population declines of the keystone predator Pisaster ochraceus due to sea star wasting disease (SSWD). Here we measured the community structure before, during and after the MHW onset and SSWD outbreak in a 15-year succession experiment conducted in a rocky intertidal meta-ecosystem spanning 13 sites on four capes in Oregon and northern California, United States. Kelp abundance declined during the MHW due to extreme temperatures, while gooseneck barnacle and mussel abundances increased due to reduced predation pressure after the loss of Pisaster from SSWD. Using several methods, we detected regime shifts from substrate- or algae-dominated to invertebrate-dominated alternative states at two capes. After water temperatures cooled and Pisaster population densities recovered, community structure differed from pre-disturbance conditions, suggesting low resilience. Consequently, thermal stress and predator loss can result in regime shifts that fundamentally alter community structure even after restoration of baseline conditions.","container-title":"Nature Ecology &amp; Evolution","DOI":"10.1038/s41559-024-02425-5","ISSN":"2397-334X","journalAbbreviation":"Nat Ecol Evol","language":"en","license":"2024 The Author(s), under exclusive licence to Springer Nature Limited","note":"publisher: Nature Publishing Group","page":"1-13","source":"www.nature.com","title":"Regime shifts in rocky intertidal communities associated with a marine heatwave and disease outbreak","author":[{"family":"Meunier","given":"Zechariah D."},{"family":"Hacker","given":"Sally D."},{"family":"Menge","given":"Bruce A."}],"issued":{"date-parts":[["2024",6,3]]}}}],"schema":"https://github.com/citation-style-language/schema/raw/master/csl-citation.json"} </w:instrText>
      </w:r>
      <w:r>
        <w:fldChar w:fldCharType="separate"/>
      </w:r>
      <w:r w:rsidRPr="00055993">
        <w:t>(</w:t>
      </w:r>
      <w:proofErr w:type="spellStart"/>
      <w:r w:rsidRPr="00055993">
        <w:t>Eby</w:t>
      </w:r>
      <w:proofErr w:type="spellEnd"/>
      <w:r w:rsidRPr="00055993">
        <w:t xml:space="preserve"> </w:t>
      </w:r>
      <w:r w:rsidRPr="00055993">
        <w:rPr>
          <w:i/>
          <w:iCs/>
        </w:rPr>
        <w:t>et al.</w:t>
      </w:r>
      <w:r w:rsidRPr="00055993">
        <w:t xml:space="preserve"> 2017; Meunier </w:t>
      </w:r>
      <w:r w:rsidRPr="00055993">
        <w:rPr>
          <w:i/>
          <w:iCs/>
        </w:rPr>
        <w:t>et al.</w:t>
      </w:r>
      <w:r w:rsidRPr="00055993">
        <w:t xml:space="preserve"> 2024)</w:t>
      </w:r>
      <w:r>
        <w:fldChar w:fldCharType="end"/>
      </w:r>
      <w:r>
        <w:t>.</w:t>
      </w:r>
    </w:p>
    <w:p w14:paraId="5D3ACCA3" w14:textId="575923B3" w:rsidR="005C68F0" w:rsidRDefault="000414AD" w:rsidP="00A67681">
      <w:pPr>
        <w:spacing w:line="480" w:lineRule="auto"/>
        <w:ind w:firstLine="720"/>
        <w:rPr>
          <w:rFonts w:ascii="Times New Roman" w:hAnsi="Times New Roman" w:cs="Times New Roman"/>
        </w:rPr>
      </w:pPr>
      <w:r>
        <w:rPr>
          <w:rFonts w:ascii="Times New Roman" w:hAnsi="Times New Roman" w:cs="Times New Roman"/>
        </w:rPr>
        <w:t xml:space="preserve">Ultimately, the response of phytoplankton to an HW depends on the thermal sensitivity of the species composing the community </w:t>
      </w:r>
      <w:r>
        <w:rPr>
          <w:rFonts w:ascii="Times New Roman" w:hAnsi="Times New Roman" w:cs="Times New Roman"/>
        </w:rPr>
        <w:fldChar w:fldCharType="begin"/>
      </w:r>
      <w:r>
        <w:rPr>
          <w:rFonts w:ascii="Times New Roman" w:hAnsi="Times New Roman" w:cs="Times New Roman"/>
        </w:rPr>
        <w:instrText xml:space="preserve"> ADDIN ZOTERO_ITEM CSL_CITATION {"citationID":"pl65d6rj","properties":{"formattedCitation":"(Polazzo {\\i{}et al.} 2022)","plainCitation":"(Polazzo et al. 2022)","noteIndex":0},"citationItems":[{"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schema":"https://github.com/citation-style-language/schema/raw/master/csl-citation.json"} </w:instrText>
      </w:r>
      <w:r>
        <w:rPr>
          <w:rFonts w:ascii="Times New Roman" w:hAnsi="Times New Roman" w:cs="Times New Roman"/>
        </w:rPr>
        <w:fldChar w:fldCharType="separate"/>
      </w:r>
      <w:r w:rsidRPr="000414AD">
        <w:rPr>
          <w:rFonts w:ascii="Times New Roman" w:hAnsi="Times New Roman" w:cs="Times New Roman"/>
          <w:kern w:val="0"/>
        </w:rPr>
        <w:t xml:space="preserve">(Polazzo </w:t>
      </w:r>
      <w:r w:rsidRPr="000414AD">
        <w:rPr>
          <w:rFonts w:ascii="Times New Roman" w:hAnsi="Times New Roman" w:cs="Times New Roman"/>
          <w:i/>
          <w:iCs/>
          <w:kern w:val="0"/>
        </w:rPr>
        <w:t>et al.</w:t>
      </w:r>
      <w:r w:rsidRPr="000414AD">
        <w:rPr>
          <w:rFonts w:ascii="Times New Roman" w:hAnsi="Times New Roman" w:cs="Times New Roman"/>
          <w:kern w:val="0"/>
        </w:rPr>
        <w:t xml:space="preserve"> 2022)</w:t>
      </w:r>
      <w:r>
        <w:rPr>
          <w:rFonts w:ascii="Times New Roman" w:hAnsi="Times New Roman" w:cs="Times New Roman"/>
        </w:rPr>
        <w:fldChar w:fldCharType="end"/>
      </w:r>
      <w:r>
        <w:rPr>
          <w:rFonts w:ascii="Times New Roman" w:hAnsi="Times New Roman" w:cs="Times New Roman"/>
        </w:rPr>
        <w:t xml:space="preserve">, and on the interactions between species that are established during and after the HW </w:t>
      </w:r>
      <w:r>
        <w:rPr>
          <w:rFonts w:ascii="Times New Roman" w:hAnsi="Times New Roman" w:cs="Times New Roman"/>
        </w:rPr>
        <w:fldChar w:fldCharType="begin"/>
      </w:r>
      <w:r w:rsidR="00A67681">
        <w:rPr>
          <w:rFonts w:ascii="Times New Roman" w:hAnsi="Times New Roman" w:cs="Times New Roman"/>
        </w:rPr>
        <w:instrText xml:space="preserve"> ADDIN ZOTERO_ITEM CSL_CITATION {"citationID":"0BnfCXpg","properties":{"formattedCitation":"(Hu\\uc0\\u7923{}nh {\\i{}et al.} 2024; Polazzo {\\i{}et al.} 2023; Seifert {\\i{}et al.} 2015)","plainCitation":"(Huỳnh et al. 2024; Polazzo et al. 2023; Seifert et al. 2015)","noteIndex":0},"citationItems":[{"id":2799,"uris":["http://zotero.org/users/10426170/items/CPCT825S"],"itemData":{"id":2799,"type":"article-journal","abstract":"Freshwater ecosystems are increasingly affected by rising annual mean temperatures and heatwaves. While heatwaves are expected to have more immediate effects than mean temperature increases on local communities, comparative experimental studies are largely lacking. We conducted a 1-month mesocosm experiment to test the effect of different warming treatments, constantly raised temperatures (+3°C) and recurring heatwaves (+6°C), on plankton communities. We specifically tested how shifts in zooplankton trait composition and functional groups are reflected in ecosystem function (top-down control on primary producers). We found that heatwaves had a stronger and more immediate effect on zooplankton trait composition (specifically on body length and body mass) and functional groups. Heatwaves led to the decrease of small-bodied grazers (i.e., Rotifera) and the dominance of larger omnivorous Copepoda, and these shifts resulted in weaker top-down control, leading to elevated phytoplankton biomass. Altogether, our results highlight the importance of the indirect effects of heatwaves via inducing shifts in zooplankton functional groups and trait composition, which may lead to algal blooms.","container-title":"Ecology and Evolution","DOI":"10.1002/ece3.70096","ISSN":"2045-7758","issue":"8","language":"en","license":"© 2024 The Author(s). Ecology and Evolution published by John Wiley &amp; Sons Ltd.","note":"_eprint: https://onlinelibrary.wiley.com/doi/pdf/10.1002/ece3.70096","page":"e70096","source":"Wiley Online Library","title":"Heatwave-induced functional shifts in zooplankton communities result in weaker top-down control on phytoplankton","volume":"14","author":[{"family":"Huỳnh","given":"Thu-Hương"},{"family":"Horváth","given":"Zsófia"},{"family":"Pálffy","given":"Károly"},{"family":"Kardos","given":"Vivien"},{"family":"Szabó","given":"Beáta"},{"family":"Dobosy","given":"Péter"},{"family":"Vad","given":"Csaba F."}],"issued":{"date-parts":[["2024"]]}}},{"id":1696,"uris":["http://zotero.org/users/10426170/items/K98U24LB"],"itemData":{"id":1696,"type":"article-journal","abstract":"Untangling the relationship between network complexity and ecological stability under climate change is an arduous challenge for theoretical and empirical ecology. Even more so, when considering extreme climatic events. Here, we studied the effects of extreme climatic events (heatwaves) on the complexity of realistic freshwater ecosystems using topological and quantitative trophic network metrics. Next, we linked changes in network complexity with the investigation of four stability components (temporal stability, resistance, resilience, and recovery) of community's functional, compositional, and energy flux stability. We found reduction in topological network complexity to be correlated with reduction of functional and compositional resistance. However, temperature-driven increase in link-weighted network complexity increased functional and energy flux recovery and resilience, but at the cost of increased compositional instability. Overall, we propose an overarching approach to elucidate the effects of climate change on multidimensional stability through the lens of network complexity, providing helpful insights for preserving ecosystems stability under climate change.","container-title":"Ecology","DOI":"10.1002/ecy.3951","ISSN":"1939-9170","issue":"2","language":"en","note":"_eprint: https://onlinelibrary.wiley.com/doi/pdf/10.1002/ecy.3951","page":"e3951","source":"Wiley Online Library","title":"Impacts of extreme climatic events on trophic network complexity and multidimensional stability","volume":"104","author":[{"family":"Polazzo","given":"Francesco"},{"family":"Hermann","given":"Markus"},{"family":"Crettaz-Minaglia","given":"Melina"},{"family":"Rico","given":"Andreu"}],"issued":{"date-parts":[["2023"]]}}},{"id":2796,"uris":["http://zotero.org/users/10426170/items/MW5PEA3V"],"itemData":{"id":2796,"type":"article-journal","abstract":"Climate forecasts project further increases in extremely high-temperature events. These present threats to biodiversity, as they promote population declines and local species extinctions. This implies that ecological communities will need to rely more strongly on recovery processes, such as recolonization from a meta-community context. It is poorly understood how differences in extreme event intensity change the outcome of subsequent community reassembly and if such extremes modify the biotic environment in ways that would prevent the successful re-establishment of lost species. We studied replicated aquatic communities consisting of algae and herbivorous rotifers in a design that involved a control and two different heat wave intensity treatments (29°C and 39°C). Animal species that suffered heat-induced extinction were subsequently re-introduced at the same time and density, in each of the two treatments. The 39°C treatment led to community closure in all replicates, meaning that a previously successful herbivore species could not re-establish itself in the postheat wave community. In contrast, such closure never occurred after a 29°C event. Heat wave intensity determined the number of herbivore extinctions and strongly affected algal relative abundances. Re-introduced herbivore species were thus confronted with significantly different food environments. This ecological legacy generated by heat wave intensity led to differences in the failure or success of herbivore species re-introductions. Reassembly was significantly more variable, and hence less predictable, after an extreme heat wave, and was more canalized after a moderate one. Our results pertain to relatively simple communities, but they suggest that ecological legacies introduced by extremely high-temperature events may change subsequent ecological recovery and even prevent the successful re-establishment of lost species. Knowing the processes promoting and preventing ecological recovery is crucial to the success of species re-introduction programs and to our ability to restore ecosystems damaged by environmental extremes.","container-title":"Ecology and Evolution","DOI":"10.1002/ece3.1490","ISSN":"2045-7758","issue":"11","language":"en","license":"© 2015 The Authors. Ecology and Evolution published by John Wiley &amp; Sons Ltd.","note":"_eprint: https://onlinelibrary.wiley.com/doi/pdf/10.1002/ece3.1490","page":"2140-2148","source":"Wiley Online Library","title":"Extreme heat changes post-heat wave community reassembly","volume":"5","author":[{"family":"Seifert","given":"Linda I."},{"family":"Weithoff","given":"Guntram"},{"family":"Vos","given":"Matthijs"}],"issued":{"date-parts":[["2015"]]}}}],"schema":"https://github.com/citation-style-language/schema/raw/master/csl-citation.json"} </w:instrText>
      </w:r>
      <w:r>
        <w:rPr>
          <w:rFonts w:ascii="Times New Roman" w:hAnsi="Times New Roman" w:cs="Times New Roman"/>
        </w:rPr>
        <w:fldChar w:fldCharType="separate"/>
      </w:r>
      <w:r w:rsidR="00A67681" w:rsidRPr="00A67681">
        <w:rPr>
          <w:rFonts w:ascii="Times New Roman" w:hAnsi="Times New Roman" w:cs="Times New Roman"/>
          <w:kern w:val="0"/>
        </w:rPr>
        <w:t>(</w:t>
      </w:r>
      <w:proofErr w:type="spellStart"/>
      <w:r w:rsidR="00A67681" w:rsidRPr="00A67681">
        <w:rPr>
          <w:rFonts w:ascii="Times New Roman" w:hAnsi="Times New Roman" w:cs="Times New Roman"/>
          <w:kern w:val="0"/>
        </w:rPr>
        <w:t>Huỳnh</w:t>
      </w:r>
      <w:proofErr w:type="spellEnd"/>
      <w:r w:rsidR="00A67681" w:rsidRPr="00A67681">
        <w:rPr>
          <w:rFonts w:ascii="Times New Roman" w:hAnsi="Times New Roman" w:cs="Times New Roman"/>
          <w:kern w:val="0"/>
        </w:rPr>
        <w:t xml:space="preserve"> </w:t>
      </w:r>
      <w:r w:rsidR="00A67681" w:rsidRPr="00A67681">
        <w:rPr>
          <w:rFonts w:ascii="Times New Roman" w:hAnsi="Times New Roman" w:cs="Times New Roman"/>
          <w:i/>
          <w:iCs/>
          <w:kern w:val="0"/>
        </w:rPr>
        <w:t>et al.</w:t>
      </w:r>
      <w:r w:rsidR="00A67681" w:rsidRPr="00A67681">
        <w:rPr>
          <w:rFonts w:ascii="Times New Roman" w:hAnsi="Times New Roman" w:cs="Times New Roman"/>
          <w:kern w:val="0"/>
        </w:rPr>
        <w:t xml:space="preserve"> 2024; Polazzo </w:t>
      </w:r>
      <w:r w:rsidR="00A67681" w:rsidRPr="00A67681">
        <w:rPr>
          <w:rFonts w:ascii="Times New Roman" w:hAnsi="Times New Roman" w:cs="Times New Roman"/>
          <w:i/>
          <w:iCs/>
          <w:kern w:val="0"/>
        </w:rPr>
        <w:t>et al.</w:t>
      </w:r>
      <w:r w:rsidR="00A67681" w:rsidRPr="00A67681">
        <w:rPr>
          <w:rFonts w:ascii="Times New Roman" w:hAnsi="Times New Roman" w:cs="Times New Roman"/>
          <w:kern w:val="0"/>
        </w:rPr>
        <w:t xml:space="preserve"> 2023; Seifert </w:t>
      </w:r>
      <w:r w:rsidR="00A67681" w:rsidRPr="00A67681">
        <w:rPr>
          <w:rFonts w:ascii="Times New Roman" w:hAnsi="Times New Roman" w:cs="Times New Roman"/>
          <w:i/>
          <w:iCs/>
          <w:kern w:val="0"/>
        </w:rPr>
        <w:t>et al.</w:t>
      </w:r>
      <w:r w:rsidR="00A67681" w:rsidRPr="00A67681">
        <w:rPr>
          <w:rFonts w:ascii="Times New Roman" w:hAnsi="Times New Roman" w:cs="Times New Roman"/>
          <w:kern w:val="0"/>
        </w:rPr>
        <w:t xml:space="preserve"> 2015)</w:t>
      </w:r>
      <w:r>
        <w:rPr>
          <w:rFonts w:ascii="Times New Roman" w:hAnsi="Times New Roman" w:cs="Times New Roman"/>
        </w:rPr>
        <w:fldChar w:fldCharType="end"/>
      </w:r>
      <w:r>
        <w:rPr>
          <w:rFonts w:ascii="Times New Roman" w:hAnsi="Times New Roman" w:cs="Times New Roman"/>
        </w:rPr>
        <w:t xml:space="preserve">. In our experiment, although the intensity defined as the temperature difference between the HW treatment and the control was +8 </w:t>
      </w:r>
      <w:r w:rsidRPr="00877DC3">
        <w:rPr>
          <w:rFonts w:ascii="Times New Roman" w:hAnsi="Times New Roman" w:cs="Times New Roman"/>
        </w:rPr>
        <w:t>°C</w:t>
      </w:r>
      <w:r>
        <w:rPr>
          <w:rFonts w:ascii="Times New Roman" w:hAnsi="Times New Roman" w:cs="Times New Roman"/>
        </w:rPr>
        <w:t xml:space="preserve"> for all HW events, the temperature in the control increased as we progressed from April to July. This resulted in the HW</w:t>
      </w:r>
      <w:r w:rsidR="00EA4253">
        <w:rPr>
          <w:rFonts w:ascii="Times New Roman" w:hAnsi="Times New Roman" w:cs="Times New Roman"/>
        </w:rPr>
        <w:t>s</w:t>
      </w:r>
      <w:r>
        <w:rPr>
          <w:rFonts w:ascii="Times New Roman" w:hAnsi="Times New Roman" w:cs="Times New Roman"/>
        </w:rPr>
        <w:t xml:space="preserve"> having different absolute temperature. The strong decline in biomass and chlorophyll – </w:t>
      </w:r>
      <w:r w:rsidRPr="000414AD">
        <w:rPr>
          <w:rFonts w:ascii="Times New Roman" w:hAnsi="Times New Roman" w:cs="Times New Roman"/>
          <w:i/>
          <w:iCs/>
        </w:rPr>
        <w:t>a</w:t>
      </w:r>
      <w:r>
        <w:rPr>
          <w:rFonts w:ascii="Times New Roman" w:hAnsi="Times New Roman" w:cs="Times New Roman"/>
        </w:rPr>
        <w:t xml:space="preserve"> after the third heatwave may have been determined by the higher portion of species unable to cope with the stress posed by a</w:t>
      </w:r>
      <w:r w:rsidR="007A582B">
        <w:rPr>
          <w:rFonts w:ascii="Times New Roman" w:hAnsi="Times New Roman" w:cs="Times New Roman"/>
        </w:rPr>
        <w:t xml:space="preserve">nother, stronger HW. </w:t>
      </w:r>
      <w:r w:rsidR="00A67681">
        <w:rPr>
          <w:rFonts w:ascii="Times New Roman" w:hAnsi="Times New Roman" w:cs="Times New Roman"/>
        </w:rPr>
        <w:t>Despite the cumulative stress caused by recurring HWs, the</w:t>
      </w:r>
      <w:r w:rsidR="007A582B">
        <w:rPr>
          <w:rFonts w:ascii="Times New Roman" w:hAnsi="Times New Roman" w:cs="Times New Roman"/>
        </w:rPr>
        <w:t xml:space="preserve"> intensity </w:t>
      </w:r>
      <w:r w:rsidR="00A67681">
        <w:rPr>
          <w:rFonts w:ascii="Times New Roman" w:hAnsi="Times New Roman" w:cs="Times New Roman"/>
        </w:rPr>
        <w:t>of an HW has</w:t>
      </w:r>
      <w:r w:rsidR="007A582B">
        <w:rPr>
          <w:rFonts w:ascii="Times New Roman" w:hAnsi="Times New Roman" w:cs="Times New Roman"/>
        </w:rPr>
        <w:t xml:space="preserve"> been shown to </w:t>
      </w:r>
      <w:r w:rsidR="00A67681">
        <w:rPr>
          <w:rFonts w:ascii="Times New Roman" w:hAnsi="Times New Roman" w:cs="Times New Roman"/>
        </w:rPr>
        <w:t xml:space="preserve">impact differently </w:t>
      </w:r>
      <w:r w:rsidR="007A582B">
        <w:rPr>
          <w:rFonts w:ascii="Times New Roman" w:hAnsi="Times New Roman" w:cs="Times New Roman"/>
        </w:rPr>
        <w:t xml:space="preserve">planktonic communities not only during, but especially after the HW event </w:t>
      </w:r>
      <w:r w:rsidR="007A582B">
        <w:rPr>
          <w:rFonts w:ascii="Times New Roman" w:hAnsi="Times New Roman" w:cs="Times New Roman"/>
        </w:rPr>
        <w:fldChar w:fldCharType="begin"/>
      </w:r>
      <w:r w:rsidR="007A582B">
        <w:rPr>
          <w:rFonts w:ascii="Times New Roman" w:hAnsi="Times New Roman" w:cs="Times New Roman"/>
        </w:rPr>
        <w:instrText xml:space="preserve"> ADDIN ZOTERO_ITEM CSL_CITATION {"citationID":"AptnFdPk","properties":{"formattedCitation":"(Seifert {\\i{}et al.} 2015)","plainCitation":"(Seifert et al. 2015)","noteIndex":0},"citationItems":[{"id":2796,"uris":["http://zotero.org/users/10426170/items/MW5PEA3V"],"itemData":{"id":2796,"type":"article-journal","abstract":"Climate forecasts project further increases in extremely high-temperature events. These present threats to biodiversity, as they promote population declines and local species extinctions. This implies that ecological communities will need to rely more strongly on recovery processes, such as recolonization from a meta-community context. It is poorly understood how differences in extreme event intensity change the outcome of subsequent community reassembly and if such extremes modify the biotic environment in ways that would prevent the successful re-establishment of lost species. We studied replicated aquatic communities consisting of algae and herbivorous rotifers in a design that involved a control and two different heat wave intensity treatments (29°C and 39°C). Animal species that suffered heat-induced extinction were subsequently re-introduced at the same time and density, in each of the two treatments. The 39°C treatment led to community closure in all replicates, meaning that a previously successful herbivore species could not re-establish itself in the postheat wave community. In contrast, such closure never occurred after a 29°C event. Heat wave intensity determined the number of herbivore extinctions and strongly affected algal relative abundances. Re-introduced herbivore species were thus confronted with significantly different food environments. This ecological legacy generated by heat wave intensity led to differences in the failure or success of herbivore species re-introductions. Reassembly was significantly more variable, and hence less predictable, after an extreme heat wave, and was more canalized after a moderate one. Our results pertain to relatively simple communities, but they suggest that ecological legacies introduced by extremely high-temperature events may change subsequent ecological recovery and even prevent the successful re-establishment of lost species. Knowing the processes promoting and preventing ecological recovery is crucial to the success of species re-introduction programs and to our ability to restore ecosystems damaged by environmental extremes.","container-title":"Ecology and Evolution","DOI":"10.1002/ece3.1490","ISSN":"2045-7758","issue":"11","language":"en","license":"© 2015 The Authors. Ecology and Evolution published by John Wiley &amp; Sons Ltd.","note":"_eprint: https://onlinelibrary.wiley.com/doi/pdf/10.1002/ece3.1490","page":"2140-2148","source":"Wiley Online Library","title":"Extreme heat changes post-heat wave community reassembly","volume":"5","author":[{"family":"Seifert","given":"Linda I."},{"family":"Weithoff","given":"Guntram"},{"family":"Vos","given":"Matthijs"}],"issued":{"date-parts":[["2015"]]}}}],"schema":"https://github.com/citation-style-language/schema/raw/master/csl-citation.json"} </w:instrText>
      </w:r>
      <w:r w:rsidR="007A582B">
        <w:rPr>
          <w:rFonts w:ascii="Times New Roman" w:hAnsi="Times New Roman" w:cs="Times New Roman"/>
        </w:rPr>
        <w:fldChar w:fldCharType="separate"/>
      </w:r>
      <w:r w:rsidR="007A582B" w:rsidRPr="007A582B">
        <w:rPr>
          <w:rFonts w:ascii="Times New Roman" w:hAnsi="Times New Roman" w:cs="Times New Roman"/>
          <w:kern w:val="0"/>
        </w:rPr>
        <w:t xml:space="preserve">(Seifert </w:t>
      </w:r>
      <w:r w:rsidR="007A582B" w:rsidRPr="007A582B">
        <w:rPr>
          <w:rFonts w:ascii="Times New Roman" w:hAnsi="Times New Roman" w:cs="Times New Roman"/>
          <w:i/>
          <w:iCs/>
          <w:kern w:val="0"/>
        </w:rPr>
        <w:t>et al.</w:t>
      </w:r>
      <w:r w:rsidR="007A582B" w:rsidRPr="007A582B">
        <w:rPr>
          <w:rFonts w:ascii="Times New Roman" w:hAnsi="Times New Roman" w:cs="Times New Roman"/>
          <w:kern w:val="0"/>
        </w:rPr>
        <w:t xml:space="preserve"> 2015)</w:t>
      </w:r>
      <w:r w:rsidR="007A582B">
        <w:rPr>
          <w:rFonts w:ascii="Times New Roman" w:hAnsi="Times New Roman" w:cs="Times New Roman"/>
        </w:rPr>
        <w:fldChar w:fldCharType="end"/>
      </w:r>
      <w:r w:rsidR="007A582B">
        <w:rPr>
          <w:rFonts w:ascii="Times New Roman" w:hAnsi="Times New Roman" w:cs="Times New Roman"/>
        </w:rPr>
        <w:t xml:space="preserve">. </w:t>
      </w:r>
    </w:p>
    <w:p w14:paraId="10645D14" w14:textId="7B170545" w:rsidR="00685E62" w:rsidRDefault="007A582B" w:rsidP="00A67681">
      <w:pPr>
        <w:spacing w:line="480" w:lineRule="auto"/>
        <w:ind w:firstLine="720"/>
        <w:rPr>
          <w:rFonts w:ascii="Times New Roman" w:hAnsi="Times New Roman" w:cs="Times New Roman"/>
        </w:rPr>
      </w:pPr>
      <w:proofErr w:type="gramStart"/>
      <w:r>
        <w:rPr>
          <w:rFonts w:ascii="Times New Roman" w:hAnsi="Times New Roman" w:cs="Times New Roman"/>
        </w:rPr>
        <w:t>Yet,</w:t>
      </w:r>
      <w:proofErr w:type="gramEnd"/>
      <w:r>
        <w:rPr>
          <w:rFonts w:ascii="Times New Roman" w:hAnsi="Times New Roman" w:cs="Times New Roman"/>
        </w:rPr>
        <w:t xml:space="preserve"> also a change in zooplankton activity could have contributed to the decline in phytoplankton biomass and chlorophyll - </w:t>
      </w:r>
      <w:r w:rsidRPr="007A582B">
        <w:rPr>
          <w:rFonts w:ascii="Times New Roman" w:hAnsi="Times New Roman" w:cs="Times New Roman"/>
          <w:i/>
          <w:iCs/>
        </w:rPr>
        <w:t>a</w:t>
      </w:r>
      <w:r>
        <w:rPr>
          <w:rFonts w:ascii="Times New Roman" w:hAnsi="Times New Roman" w:cs="Times New Roman"/>
        </w:rPr>
        <w:t>. Although, the recurring HWs did not significantly affect zooplankton biomass or composition, at the end of the experiment mesocosms exposed to the recurring HWs had a larger proportion of Cladocera compared to control mesocosms. Cladocera are much more efficient grazers than Copepods and Rotifers</w:t>
      </w:r>
      <w:r w:rsidR="00004A9A">
        <w:rPr>
          <w:rFonts w:ascii="Times New Roman" w:hAnsi="Times New Roman" w:cs="Times New Roman"/>
        </w:rPr>
        <w:t xml:space="preserve"> </w:t>
      </w:r>
      <w:r w:rsidR="00004A9A">
        <w:rPr>
          <w:rFonts w:ascii="Times New Roman" w:hAnsi="Times New Roman" w:cs="Times New Roman"/>
        </w:rPr>
        <w:fldChar w:fldCharType="begin"/>
      </w:r>
      <w:r w:rsidR="00004A9A">
        <w:rPr>
          <w:rFonts w:ascii="Times New Roman" w:hAnsi="Times New Roman" w:cs="Times New Roman"/>
        </w:rPr>
        <w:instrText xml:space="preserve"> ADDIN ZOTERO_ITEM CSL_CITATION {"citationID":"gTMsAdq8","properties":{"formattedCitation":"(Sommer {\\i{}et al.} 2002)","plainCitation":"(Sommer et al. 2002)","noteIndex":0},"citationItems":[{"id":2803,"uris":["http://zotero.org/users/10426170/items/U939SUIX"],"itemData":{"id":2803,"type":"chapter","abstract":"Based on existing knowledge about phytoplankton responses to nutrients and food size spectra of herbivorous zooplankton, three different configurations of pelagic food webs are proposed for three different types of marine nutrient regimes: (1) upwelling systems, (2) oligotrophic oceanic systems, (3) eutrophicated coastal systems. Up-welling systems are characterised by high levels of plant nutrients and high ratios of Si to N and R. Phytoplankton consists mainly of diatoms together with a subdominant contribution of flagellates. Most phytoplankton falls into the food spectrum of herbivorous, crustacean zooplankton. Therefore, herbivorous crustaceans occupy trophic level 2 and zooplanktivorous fish occupy trophic level 3. Phytoplankton in oligotrophic, oceanic systems is dominated by picoplankton, which are too small to be ingested by copepods. Most primary production is channelled through the ‘microbial loop’ (picoplankton — heterotrophic nanoflagellates — ciliates). Sporadically, pelagic tunicates also consume a substantial proportion of primary production. Herbivorous crustaceans feed on heterotrophic nanoflagellates and ciliates, thus occupying a food chain position between 3 and 4, which leads to a food chain position between 4 and 5 for zooplanktivorous fish. By cultural eutrophication, N and P availability are elevated while Si remains unaffected or even declines. Diatoms decrease in relative importance while summer blooms of inedible algae (Phaeocystis, toxic dinoflagellates, toxic prymnesiophyceae, etc.) prevail. The spring bloom may still contain a substantial contribution of diatoms. The production of the inedible algae enters the pelagic energy flow via the detritus food chain: DOC release by cell lysis — bacteria — heterotrophic nanoflagellates — ciliates. Accordingly, crustacean zooplankton occupy food chain position 4 to 5 during the non-diatom seasons. Ecological efficiency considerations lead to the conclusion that fish production:primary production ratios should be highest in upwelling systems and substantially lower in oligotrophic and in culturally eutrophicated systems. Further losses of fish production may occur when carnivorous, gelatinous zooplankton (jellyfish) replace fish.","container-title":"Sustainable Increase of Marine Harvesting: Fundamental Mechanisms and New Concepts: Proceedings of the 1st Maricult Conference held in Trondheim, Norway, 25–28 June 2000","event-place":"Dordrecht","ISBN":"978-94-017-3190-4","language":"en","note":"DOI: 10.1007/978-94-017-3190-4_2","page":"11-20","publisher":"Springer Netherlands","publisher-place":"Dordrecht","source":"Springer Link","title":"Pelagic food web configurations at different levels of nutrient richness and their implications for the ratio fish production:primary production","title-short":"Pelagic food web configurations at different levels of nutrient richness and their implications for the ratio fish production","URL":"https://doi.org/10.1007/978-94-017-3190-4_2","author":[{"family":"Sommer","given":"Ulrich"},{"family":"Stibor","given":"Herwig"},{"family":"Katechakis","given":"Alexis"},{"family":"Sommer","given":"Frank"},{"family":"Hansen","given":"Thomas"}],"editor":[{"family":"Vadstein","given":"Olav"},{"family":"Olsen","given":"Yngvar"}],"accessed":{"date-parts":[["2024",10,7]]},"issued":{"date-parts":[["2002"]]}}}],"schema":"https://github.com/citation-style-language/schema/raw/master/csl-citation.json"} </w:instrText>
      </w:r>
      <w:r w:rsidR="00004A9A">
        <w:rPr>
          <w:rFonts w:ascii="Times New Roman" w:hAnsi="Times New Roman" w:cs="Times New Roman"/>
        </w:rPr>
        <w:fldChar w:fldCharType="separate"/>
      </w:r>
      <w:r w:rsidR="00004A9A" w:rsidRPr="00004A9A">
        <w:rPr>
          <w:rFonts w:ascii="Times New Roman" w:hAnsi="Times New Roman" w:cs="Times New Roman"/>
          <w:kern w:val="0"/>
        </w:rPr>
        <w:t xml:space="preserve">(Sommer </w:t>
      </w:r>
      <w:r w:rsidR="00004A9A" w:rsidRPr="00004A9A">
        <w:rPr>
          <w:rFonts w:ascii="Times New Roman" w:hAnsi="Times New Roman" w:cs="Times New Roman"/>
          <w:i/>
          <w:iCs/>
          <w:kern w:val="0"/>
        </w:rPr>
        <w:t>et al.</w:t>
      </w:r>
      <w:r w:rsidR="00004A9A" w:rsidRPr="00004A9A">
        <w:rPr>
          <w:rFonts w:ascii="Times New Roman" w:hAnsi="Times New Roman" w:cs="Times New Roman"/>
          <w:kern w:val="0"/>
        </w:rPr>
        <w:t xml:space="preserve"> 2002)</w:t>
      </w:r>
      <w:r w:rsidR="00004A9A">
        <w:rPr>
          <w:rFonts w:ascii="Times New Roman" w:hAnsi="Times New Roman" w:cs="Times New Roman"/>
        </w:rPr>
        <w:fldChar w:fldCharType="end"/>
      </w:r>
      <w:r>
        <w:rPr>
          <w:rFonts w:ascii="Times New Roman" w:hAnsi="Times New Roman" w:cs="Times New Roman"/>
        </w:rPr>
        <w:t xml:space="preserve">, </w:t>
      </w:r>
      <w:r w:rsidR="00004A9A">
        <w:rPr>
          <w:rFonts w:ascii="Times New Roman" w:hAnsi="Times New Roman" w:cs="Times New Roman"/>
        </w:rPr>
        <w:t xml:space="preserve">and an increase in Cladocera may have resulted in an increased </w:t>
      </w:r>
      <w:r w:rsidR="00004A9A">
        <w:rPr>
          <w:rFonts w:ascii="Times New Roman" w:hAnsi="Times New Roman" w:cs="Times New Roman"/>
        </w:rPr>
        <w:lastRenderedPageBreak/>
        <w:t xml:space="preserve">grazing, and thus stronger top-down control on primary producers, contributing to the overall </w:t>
      </w:r>
      <w:r w:rsidR="00004A9A">
        <w:rPr>
          <w:rFonts w:ascii="Times New Roman" w:hAnsi="Times New Roman" w:cs="Times New Roman"/>
        </w:rPr>
        <w:t xml:space="preserve">phytoplankton </w:t>
      </w:r>
      <w:r w:rsidR="00004A9A">
        <w:rPr>
          <w:rFonts w:ascii="Times New Roman" w:hAnsi="Times New Roman" w:cs="Times New Roman"/>
        </w:rPr>
        <w:t xml:space="preserve">biomass decline. </w:t>
      </w:r>
      <w:r w:rsidR="004E4BA6">
        <w:rPr>
          <w:rFonts w:ascii="Times New Roman" w:hAnsi="Times New Roman" w:cs="Times New Roman"/>
        </w:rPr>
        <w:t xml:space="preserve">A decline in Copepods and an increase in Cladocera is opposite to what </w:t>
      </w:r>
      <w:r w:rsidR="005C68F0">
        <w:rPr>
          <w:rFonts w:ascii="Times New Roman" w:hAnsi="Times New Roman" w:cs="Times New Roman"/>
        </w:rPr>
        <w:t xml:space="preserve">was </w:t>
      </w:r>
      <w:r w:rsidR="004E4BA6">
        <w:rPr>
          <w:rFonts w:ascii="Times New Roman" w:hAnsi="Times New Roman" w:cs="Times New Roman"/>
        </w:rPr>
        <w:t>recently found in another freshwater mesocosm experiment, where Copepods increased after two consecutive HWs, leading to an overall weaker top-down control</w:t>
      </w:r>
      <w:r w:rsidR="00A67681">
        <w:rPr>
          <w:rFonts w:ascii="Times New Roman" w:hAnsi="Times New Roman" w:cs="Times New Roman"/>
        </w:rPr>
        <w:t xml:space="preserve"> </w:t>
      </w:r>
      <w:r w:rsidR="00A67681">
        <w:rPr>
          <w:rFonts w:ascii="Times New Roman" w:hAnsi="Times New Roman" w:cs="Times New Roman"/>
        </w:rPr>
        <w:fldChar w:fldCharType="begin"/>
      </w:r>
      <w:r w:rsidR="00A67681">
        <w:rPr>
          <w:rFonts w:ascii="Times New Roman" w:hAnsi="Times New Roman" w:cs="Times New Roman"/>
        </w:rPr>
        <w:instrText xml:space="preserve"> ADDIN ZOTERO_ITEM CSL_CITATION {"citationID":"s0L08agX","properties":{"formattedCitation":"(Hu\\uc0\\u7923{}nh {\\i{}et al.} 2024)","plainCitation":"(Huỳnh et al. 2024)","noteIndex":0},"citationItems":[{"id":2799,"uris":["http://zotero.org/users/10426170/items/CPCT825S"],"itemData":{"id":2799,"type":"article-journal","abstract":"Freshwater ecosystems are increasingly affected by rising annual mean temperatures and heatwaves. While heatwaves are expected to have more immediate effects than mean temperature increases on local communities, comparative experimental studies are largely lacking. We conducted a 1-month mesocosm experiment to test the effect of different warming treatments, constantly raised temperatures (+3°C) and recurring heatwaves (+6°C), on plankton communities. We specifically tested how shifts in zooplankton trait composition and functional groups are reflected in ecosystem function (top-down control on primary producers). We found that heatwaves had a stronger and more immediate effect on zooplankton trait composition (specifically on body length and body mass) and functional groups. Heatwaves led to the decrease of small-bodied grazers (i.e., Rotifera) and the dominance of larger omnivorous Copepoda, and these shifts resulted in weaker top-down control, leading to elevated phytoplankton biomass. Altogether, our results highlight the importance of the indirect effects of heatwaves via inducing shifts in zooplankton functional groups and trait composition, which may lead to algal blooms.","container-title":"Ecology and Evolution","DOI":"10.1002/ece3.70096","ISSN":"2045-7758","issue":"8","language":"en","license":"© 2024 The Author(s). Ecology and Evolution published by John Wiley &amp; Sons Ltd.","note":"_eprint: https://onlinelibrary.wiley.com/doi/pdf/10.1002/ece3.70096","page":"e70096","source":"Wiley Online Library","title":"Heatwave-induced functional shifts in zooplankton communities result in weaker top-down control on phytoplankton","volume":"14","author":[{"family":"Huỳnh","given":"Thu-Hương"},{"family":"Horváth","given":"Zsófia"},{"family":"Pálffy","given":"Károly"},{"family":"Kardos","given":"Vivien"},{"family":"Szabó","given":"Beáta"},{"family":"Dobosy","given":"Péter"},{"family":"Vad","given":"Csaba F."}],"issued":{"date-parts":[["2024"]]}}}],"schema":"https://github.com/citation-style-language/schema/raw/master/csl-citation.json"} </w:instrText>
      </w:r>
      <w:r w:rsidR="00A67681">
        <w:rPr>
          <w:rFonts w:ascii="Times New Roman" w:hAnsi="Times New Roman" w:cs="Times New Roman"/>
        </w:rPr>
        <w:fldChar w:fldCharType="separate"/>
      </w:r>
      <w:r w:rsidR="00A67681" w:rsidRPr="00A67681">
        <w:rPr>
          <w:rFonts w:ascii="Times New Roman" w:hAnsi="Times New Roman" w:cs="Times New Roman"/>
          <w:kern w:val="0"/>
        </w:rPr>
        <w:t>(</w:t>
      </w:r>
      <w:proofErr w:type="spellStart"/>
      <w:r w:rsidR="00A67681" w:rsidRPr="00A67681">
        <w:rPr>
          <w:rFonts w:ascii="Times New Roman" w:hAnsi="Times New Roman" w:cs="Times New Roman"/>
          <w:kern w:val="0"/>
        </w:rPr>
        <w:t>Huỳnh</w:t>
      </w:r>
      <w:proofErr w:type="spellEnd"/>
      <w:r w:rsidR="00A67681" w:rsidRPr="00A67681">
        <w:rPr>
          <w:rFonts w:ascii="Times New Roman" w:hAnsi="Times New Roman" w:cs="Times New Roman"/>
          <w:kern w:val="0"/>
        </w:rPr>
        <w:t xml:space="preserve"> </w:t>
      </w:r>
      <w:r w:rsidR="00A67681" w:rsidRPr="00A67681">
        <w:rPr>
          <w:rFonts w:ascii="Times New Roman" w:hAnsi="Times New Roman" w:cs="Times New Roman"/>
          <w:i/>
          <w:iCs/>
          <w:kern w:val="0"/>
        </w:rPr>
        <w:t>et al.</w:t>
      </w:r>
      <w:r w:rsidR="00A67681" w:rsidRPr="00A67681">
        <w:rPr>
          <w:rFonts w:ascii="Times New Roman" w:hAnsi="Times New Roman" w:cs="Times New Roman"/>
          <w:kern w:val="0"/>
        </w:rPr>
        <w:t xml:space="preserve"> 2024)</w:t>
      </w:r>
      <w:r w:rsidR="00A67681">
        <w:rPr>
          <w:rFonts w:ascii="Times New Roman" w:hAnsi="Times New Roman" w:cs="Times New Roman"/>
        </w:rPr>
        <w:fldChar w:fldCharType="end"/>
      </w:r>
      <w:r w:rsidR="00A67681">
        <w:rPr>
          <w:rFonts w:ascii="Times New Roman" w:hAnsi="Times New Roman" w:cs="Times New Roman"/>
        </w:rPr>
        <w:t xml:space="preserve">. </w:t>
      </w:r>
      <w:r w:rsidR="0071305F">
        <w:rPr>
          <w:rFonts w:ascii="Times New Roman" w:hAnsi="Times New Roman" w:cs="Times New Roman"/>
        </w:rPr>
        <w:t xml:space="preserve">However, an increase in small Cladocera was reposted in another experiment where a zooplankton community was exposed to a HW of similar duration and intensity </w:t>
      </w:r>
      <w:r w:rsidR="0071305F">
        <w:rPr>
          <w:rFonts w:ascii="Times New Roman" w:hAnsi="Times New Roman" w:cs="Times New Roman"/>
        </w:rPr>
        <w:fldChar w:fldCharType="begin"/>
      </w:r>
      <w:r w:rsidR="0071305F">
        <w:rPr>
          <w:rFonts w:ascii="Times New Roman" w:hAnsi="Times New Roman" w:cs="Times New Roman"/>
        </w:rPr>
        <w:instrText xml:space="preserve"> ADDIN ZOTERO_ITEM CSL_CITATION {"citationID":"vSNao2kf","properties":{"formattedCitation":"(Roth {\\i{}et al.} 2022)","plainCitation":"(Roth et al. 2022)","noteIndex":0},"citationItems":[{"id":1608,"uris":["http://zotero.org/users/10426170/items/FD5YD89Y"],"itemData":{"id":1608,"type":"article-journal","abstract":"Aquatic ecosystems are exposed to pesticides through various pathways such as spray-drift, agricultural runoff, and chemical spills. Understanding the impact of pesticides on freshwater ecosystems requires not only understanding how pesticides affect aquatic organisms but also knowledge of their interactions with other stressors, such as those related to global climate change. Heatwaves are extended periods of temperature increase relative to the climatological mean. They are increasing in frequency and magnitude and pose an emerging threat to shallow freshwater ecosystems. In this study, we evaluated the single and combined effects of the herbicide terbuthylazine and a simulated heatwave on freshwater zooplankton communities using indoor microcosms. Terbuthylazine was applied at an environmentally relevant concentration (15 µg/L). The heatwave consisted of an increase of 6°C above the control temperature for a period of 7 days. When applied individually, the heatwave increased the total abundance of zooplankton by 3 times. The terbuthylazine exposure led to an indirect effect on the zooplankton community structure, reducing the relative abundance of some taxa. The combination of the heatwave and terbuthylazine had no significant impact on the zooplankton community, indicating additive effects dominated by the herbicide. The interaction between the two stressors increased chlorophyll-a concentrations and apparently changed the structure of the phytoplankton community, which may have benefitted cyanobacteria over green algae. Overall, this study shows that understanding the effects of chemical and non-chemical stressors on aquatic communities remains a challenging task. Further studies should be conducted to improve our mechanistic understanding of multiple stressor interactions at different levels of biological organisation.","container-title":"Frontiers in Environmental Science","ISSN":"2296-665X","source":"Frontiers","title":"Multiple stressor effects of a heatwave and a herbicide on zooplankton communities: Implications of global climate change","title-short":"Multiple stressor effects of a heatwave and a herbicide on zooplankton communities","URL":"https://www.frontiersin.org/articles/10.3389/fenvs.2022.920010","volume":"10","author":[{"family":"Roth","given":"Sabrina K."},{"family":"Polazzo","given":"Francesco"},{"family":"García-Astillero","given":"Ariadna"},{"family":"Cherta","given":"Laura"},{"family":"Sobek","given":"Anna"},{"family":"Rico","given":"Andreu"}],"accessed":{"date-parts":[["2022",11,11]]},"issued":{"date-parts":[["2022"]]}}}],"schema":"https://github.com/citation-style-language/schema/raw/master/csl-citation.json"} </w:instrText>
      </w:r>
      <w:r w:rsidR="0071305F">
        <w:rPr>
          <w:rFonts w:ascii="Times New Roman" w:hAnsi="Times New Roman" w:cs="Times New Roman"/>
        </w:rPr>
        <w:fldChar w:fldCharType="separate"/>
      </w:r>
      <w:r w:rsidR="0071305F" w:rsidRPr="0071305F">
        <w:rPr>
          <w:rFonts w:ascii="Times New Roman" w:hAnsi="Times New Roman" w:cs="Times New Roman"/>
          <w:kern w:val="0"/>
        </w:rPr>
        <w:t xml:space="preserve">(Roth </w:t>
      </w:r>
      <w:r w:rsidR="0071305F" w:rsidRPr="0071305F">
        <w:rPr>
          <w:rFonts w:ascii="Times New Roman" w:hAnsi="Times New Roman" w:cs="Times New Roman"/>
          <w:i/>
          <w:iCs/>
          <w:kern w:val="0"/>
        </w:rPr>
        <w:t>et al.</w:t>
      </w:r>
      <w:r w:rsidR="0071305F" w:rsidRPr="0071305F">
        <w:rPr>
          <w:rFonts w:ascii="Times New Roman" w:hAnsi="Times New Roman" w:cs="Times New Roman"/>
          <w:kern w:val="0"/>
        </w:rPr>
        <w:t xml:space="preserve"> 2022)</w:t>
      </w:r>
      <w:r w:rsidR="0071305F">
        <w:rPr>
          <w:rFonts w:ascii="Times New Roman" w:hAnsi="Times New Roman" w:cs="Times New Roman"/>
        </w:rPr>
        <w:fldChar w:fldCharType="end"/>
      </w:r>
      <w:r w:rsidR="0071305F">
        <w:rPr>
          <w:rFonts w:ascii="Times New Roman" w:hAnsi="Times New Roman" w:cs="Times New Roman"/>
        </w:rPr>
        <w:t>.</w:t>
      </w:r>
    </w:p>
    <w:p w14:paraId="0F0F4525" w14:textId="57745E07" w:rsidR="0071305F" w:rsidRDefault="0071305F" w:rsidP="00A67681">
      <w:pPr>
        <w:spacing w:line="480" w:lineRule="auto"/>
        <w:ind w:firstLine="720"/>
        <w:rPr>
          <w:rFonts w:ascii="Times New Roman" w:hAnsi="Times New Roman" w:cs="Times New Roman"/>
        </w:rPr>
      </w:pPr>
      <w:r>
        <w:rPr>
          <w:rFonts w:ascii="Times New Roman" w:hAnsi="Times New Roman" w:cs="Times New Roman"/>
        </w:rPr>
        <w:t xml:space="preserve">Overall, we highlight that </w:t>
      </w:r>
      <w:r w:rsidRPr="0071305F">
        <w:rPr>
          <w:rFonts w:ascii="Times New Roman" w:hAnsi="Times New Roman" w:cs="Times New Roman"/>
        </w:rPr>
        <w:t xml:space="preserve">it is not necessary for a community to tip </w:t>
      </w:r>
      <w:proofErr w:type="gramStart"/>
      <w:r w:rsidRPr="0071305F">
        <w:rPr>
          <w:rFonts w:ascii="Times New Roman" w:hAnsi="Times New Roman" w:cs="Times New Roman"/>
        </w:rPr>
        <w:t>in order to</w:t>
      </w:r>
      <w:proofErr w:type="gramEnd"/>
      <w:r w:rsidRPr="0071305F">
        <w:rPr>
          <w:rFonts w:ascii="Times New Roman" w:hAnsi="Times New Roman" w:cs="Times New Roman"/>
        </w:rPr>
        <w:t xml:space="preserve"> show a slowing down in recovery. van Nes &amp; </w:t>
      </w:r>
      <w:proofErr w:type="spellStart"/>
      <w:r w:rsidRPr="0071305F">
        <w:rPr>
          <w:rFonts w:ascii="Times New Roman" w:hAnsi="Times New Roman" w:cs="Times New Roman"/>
        </w:rPr>
        <w:t>Scheffer</w:t>
      </w:r>
      <w:proofErr w:type="spellEnd"/>
      <w:r w:rsidRPr="0071305F">
        <w:rPr>
          <w:rFonts w:ascii="Times New Roman" w:hAnsi="Times New Roman" w:cs="Times New Roman"/>
        </w:rPr>
        <w:t xml:space="preserve"> (2007) suggested that critical slowing down may not only be related to a critical transition or tipping points but could also generically indicate a reduced tolerance of the system to repeated perturbations. Critical slowing down may thus provide important information in cases where the threshold leading to a critical transition has not yet been reached, thus working as an EWS, and may be informative for systems that do not have multiple stable states at all.</w:t>
      </w:r>
    </w:p>
    <w:p w14:paraId="4DF0BE28" w14:textId="67CE602E" w:rsidR="00221EC5" w:rsidRDefault="00221EC5" w:rsidP="00221EC5">
      <w:pPr>
        <w:pStyle w:val="NormalWeb"/>
        <w:spacing w:before="0" w:beforeAutospacing="0" w:after="0" w:afterAutospacing="0" w:line="480" w:lineRule="auto"/>
        <w:ind w:firstLine="720"/>
        <w:jc w:val="both"/>
      </w:pPr>
      <w:r>
        <w:tab/>
      </w:r>
      <w:r>
        <w:t xml:space="preserve">In conclusion, we show here that the repeated stress caused by increasingly stronger HWs led to a drastic change in the composition of the phytoplankton community. The new compositional configuration was unable to maintain and / or recover </w:t>
      </w:r>
      <w:r>
        <w:t>photosynthetic activity or biomass levels</w:t>
      </w:r>
      <w:r>
        <w:t xml:space="preserve"> like unperturbed systems, suggesting an overall increase in vulnerability to subsequent perturbations. These results force us to evaluate the consequences of climate change-induced extreme weather events on the functioning of communities and ecosystems, particularly as they become more recurrent and severe </w:t>
      </w:r>
      <w:proofErr w:type="gramStart"/>
      <w:r>
        <w:t>in the near future</w:t>
      </w:r>
      <w:proofErr w:type="gramEnd"/>
      <w:r>
        <w:t>.</w:t>
      </w:r>
    </w:p>
    <w:p w14:paraId="2633ABB0" w14:textId="27BBDB86" w:rsidR="00685E62" w:rsidRPr="00685E62" w:rsidRDefault="00685E62" w:rsidP="0070303B">
      <w:pPr>
        <w:spacing w:line="480" w:lineRule="auto"/>
        <w:rPr>
          <w:rFonts w:ascii="Times New Roman" w:hAnsi="Times New Roman" w:cs="Times New Roman"/>
        </w:rPr>
      </w:pPr>
    </w:p>
    <w:sectPr w:rsidR="00685E62" w:rsidRPr="00685E6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303B"/>
    <w:rsid w:val="00004A9A"/>
    <w:rsid w:val="000414AD"/>
    <w:rsid w:val="001C6BEB"/>
    <w:rsid w:val="00216876"/>
    <w:rsid w:val="00221EC5"/>
    <w:rsid w:val="002A229C"/>
    <w:rsid w:val="004D1E61"/>
    <w:rsid w:val="004E4BA6"/>
    <w:rsid w:val="005678B9"/>
    <w:rsid w:val="005C68F0"/>
    <w:rsid w:val="00685E62"/>
    <w:rsid w:val="0070303B"/>
    <w:rsid w:val="0071305F"/>
    <w:rsid w:val="007A582B"/>
    <w:rsid w:val="00A67681"/>
    <w:rsid w:val="00B853E2"/>
    <w:rsid w:val="00B9437F"/>
    <w:rsid w:val="00BC3A31"/>
    <w:rsid w:val="00E603EC"/>
    <w:rsid w:val="00EA4253"/>
    <w:rsid w:val="00F71265"/>
    <w:rsid w:val="00FA2389"/>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decimalSymbol w:val="."/>
  <w:listSeparator w:val=","/>
  <w14:docId w14:val="0F63D5B6"/>
  <w15:chartTrackingRefBased/>
  <w15:docId w15:val="{F50B236E-947E-334A-8DF7-304E5157BD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CH"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70303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0303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0303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0303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0303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0303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0303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0303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0303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303B"/>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semiHidden/>
    <w:rsid w:val="0070303B"/>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semiHidden/>
    <w:rsid w:val="0070303B"/>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70303B"/>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70303B"/>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70303B"/>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70303B"/>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70303B"/>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70303B"/>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70303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303B"/>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70303B"/>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0303B"/>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70303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70303B"/>
    <w:rPr>
      <w:i/>
      <w:iCs/>
      <w:color w:val="404040" w:themeColor="text1" w:themeTint="BF"/>
      <w:lang w:val="en-GB"/>
    </w:rPr>
  </w:style>
  <w:style w:type="paragraph" w:styleId="ListParagraph">
    <w:name w:val="List Paragraph"/>
    <w:basedOn w:val="Normal"/>
    <w:uiPriority w:val="34"/>
    <w:qFormat/>
    <w:rsid w:val="0070303B"/>
    <w:pPr>
      <w:ind w:left="720"/>
      <w:contextualSpacing/>
    </w:pPr>
  </w:style>
  <w:style w:type="character" w:styleId="IntenseEmphasis">
    <w:name w:val="Intense Emphasis"/>
    <w:basedOn w:val="DefaultParagraphFont"/>
    <w:uiPriority w:val="21"/>
    <w:qFormat/>
    <w:rsid w:val="0070303B"/>
    <w:rPr>
      <w:i/>
      <w:iCs/>
      <w:color w:val="0F4761" w:themeColor="accent1" w:themeShade="BF"/>
    </w:rPr>
  </w:style>
  <w:style w:type="paragraph" w:styleId="IntenseQuote">
    <w:name w:val="Intense Quote"/>
    <w:basedOn w:val="Normal"/>
    <w:next w:val="Normal"/>
    <w:link w:val="IntenseQuoteChar"/>
    <w:uiPriority w:val="30"/>
    <w:qFormat/>
    <w:rsid w:val="0070303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0303B"/>
    <w:rPr>
      <w:i/>
      <w:iCs/>
      <w:color w:val="0F4761" w:themeColor="accent1" w:themeShade="BF"/>
      <w:lang w:val="en-GB"/>
    </w:rPr>
  </w:style>
  <w:style w:type="character" w:styleId="IntenseReference">
    <w:name w:val="Intense Reference"/>
    <w:basedOn w:val="DefaultParagraphFont"/>
    <w:uiPriority w:val="32"/>
    <w:qFormat/>
    <w:rsid w:val="0070303B"/>
    <w:rPr>
      <w:b/>
      <w:bCs/>
      <w:smallCaps/>
      <w:color w:val="0F4761" w:themeColor="accent1" w:themeShade="BF"/>
      <w:spacing w:val="5"/>
    </w:rPr>
  </w:style>
  <w:style w:type="paragraph" w:styleId="NormalWeb">
    <w:name w:val="Normal (Web)"/>
    <w:basedOn w:val="Normal"/>
    <w:uiPriority w:val="99"/>
    <w:unhideWhenUsed/>
    <w:rsid w:val="00A67681"/>
    <w:pPr>
      <w:spacing w:before="100" w:beforeAutospacing="1" w:after="100" w:afterAutospacing="1"/>
    </w:pPr>
    <w:rPr>
      <w:rFonts w:ascii="Times New Roman" w:eastAsia="Times New Roman" w:hAnsi="Times New Roman" w:cs="Times New Roman"/>
      <w:kern w:val="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09</TotalTime>
  <Pages>4</Pages>
  <Words>10070</Words>
  <Characters>57405</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o Polazzo</dc:creator>
  <cp:keywords/>
  <dc:description/>
  <cp:lastModifiedBy>Francesco Polazzo</cp:lastModifiedBy>
  <cp:revision>2</cp:revision>
  <dcterms:created xsi:type="dcterms:W3CDTF">2024-10-07T13:09:00Z</dcterms:created>
  <dcterms:modified xsi:type="dcterms:W3CDTF">2024-10-08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ol8Hm7Rz"/&gt;&lt;style id="http://www.zotero.org/styles/ecology-letters" hasBibliography="1" bibliographyStyleHasBeenSet="0"/&gt;&lt;prefs&gt;&lt;pref name="fieldType" value="Field"/&gt;&lt;/prefs&gt;&lt;/data&gt;</vt:lpwstr>
  </property>
</Properties>
</file>